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76D93DAB" w:rsidR="00A91D2B" w:rsidRPr="006B63CE" w:rsidRDefault="006B63CE" w:rsidP="00616EBF">
      <w:pPr>
        <w:pStyle w:val="Titre"/>
      </w:pPr>
      <w:r>
        <w:t>Quantitative Magnetization Transfer Acquisition Protocol Optimization for B</w:t>
      </w:r>
      <w:r>
        <w:rPr>
          <w:vertAlign w:val="subscript"/>
        </w:rPr>
        <w:t>1</w:t>
      </w:r>
      <w:r>
        <w:t>-</w:t>
      </w:r>
      <w:r w:rsidR="0008214F">
        <w:t>I</w:t>
      </w:r>
      <w:r>
        <w:t>nsensitivity through Sensitivity-Regularization of the Cramér-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9B7D97" w:rsidRDefault="005673C2" w:rsidP="004720FD">
      <w:pPr>
        <w:spacing w:after="0" w:line="240" w:lineRule="auto"/>
        <w:jc w:val="center"/>
      </w:pPr>
      <w:r w:rsidRPr="009B7D97">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r w:rsidR="00534B37">
        <w:t>qMT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56833896" w:rsidR="006A1824" w:rsidRDefault="00A91D2B" w:rsidP="004720FD">
      <w:pPr>
        <w:spacing w:after="0" w:line="240" w:lineRule="auto"/>
        <w:jc w:val="center"/>
        <w:rPr>
          <w:b/>
        </w:rPr>
      </w:pPr>
      <w:r w:rsidRPr="00480E6C">
        <w:rPr>
          <w:b/>
        </w:rPr>
        <w:t xml:space="preserve">Word count: </w:t>
      </w:r>
      <w:r w:rsidR="00F72BC8">
        <w:rPr>
          <w:b/>
        </w:rPr>
        <w:t>4872</w:t>
      </w:r>
      <w:bookmarkStart w:id="0" w:name="_GoBack"/>
      <w:bookmarkEnd w:id="0"/>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Insensitivity through Sensitivity-Regularization of the Cramér-Rao Lower Bound</w:t>
      </w:r>
    </w:p>
    <w:p w14:paraId="49A27E9B" w14:textId="77777777" w:rsidR="005673C2" w:rsidRPr="00747715" w:rsidRDefault="005673C2" w:rsidP="00262B46">
      <w:pPr>
        <w:jc w:val="center"/>
        <w:rPr>
          <w:b/>
        </w:rPr>
      </w:pPr>
      <w:r w:rsidRPr="00E536AE">
        <w:rPr>
          <w:b/>
        </w:rPr>
        <w:t>Abstract</w:t>
      </w:r>
    </w:p>
    <w:p w14:paraId="08A77D21" w14:textId="5907915A" w:rsidR="00036340" w:rsidRPr="00B940FB" w:rsidRDefault="005673C2" w:rsidP="00DD193F">
      <w:r w:rsidRPr="00747715">
        <w:rPr>
          <w:b/>
        </w:rPr>
        <w:t>Purpose:</w:t>
      </w:r>
      <w:r w:rsidRPr="00A47E15">
        <w:t xml:space="preserve"> </w:t>
      </w:r>
      <w:r w:rsidR="00DD193F">
        <w:t xml:space="preserve">To develop and validate </w:t>
      </w:r>
      <w:r w:rsidR="00B940FB">
        <w:t>a regularization approach of optimizing B</w:t>
      </w:r>
      <w:r w:rsidR="00B940FB">
        <w:rPr>
          <w:vertAlign w:val="subscript"/>
        </w:rPr>
        <w:t>1</w:t>
      </w:r>
      <w:r w:rsidR="00B940FB">
        <w:t>-insensitivity of the quantitative magnetization transfer (qMT) pool-size ratio (F) parameter.</w:t>
      </w:r>
    </w:p>
    <w:p w14:paraId="1E24F9EF" w14:textId="56664989" w:rsidR="005673C2" w:rsidRPr="00E61A85" w:rsidRDefault="00A43D1E" w:rsidP="005673C2">
      <w:r>
        <w:rPr>
          <w:b/>
        </w:rPr>
        <w:t xml:space="preserve">Theory and </w:t>
      </w:r>
      <w:r w:rsidR="005673C2" w:rsidRPr="00747715">
        <w:rPr>
          <w:b/>
        </w:rPr>
        <w:t>Methods:</w:t>
      </w:r>
      <w:r w:rsidR="00B948F9" w:rsidRPr="00A47E15">
        <w:t xml:space="preserve"> </w:t>
      </w:r>
      <w:r w:rsidR="00B940FB">
        <w:t>A simple expression describing the impact of B</w:t>
      </w:r>
      <w:r w:rsidR="00B940FB">
        <w:rPr>
          <w:vertAlign w:val="subscript"/>
        </w:rPr>
        <w:t>1</w:t>
      </w:r>
      <w:r w:rsidR="00B940FB">
        <w:t xml:space="preserve"> inaccuracies on qMT fitting parameters was theoretically derived using a sensitivity analysis. To simultaneously optimize for robustness against noise and B</w:t>
      </w:r>
      <w:r w:rsidR="00B940FB">
        <w:rPr>
          <w:vertAlign w:val="subscript"/>
        </w:rPr>
        <w:t>1</w:t>
      </w:r>
      <w:r w:rsidR="00B940FB">
        <w:t>-inaccuracies, the optimization condition was defined as the Cramér-Rao lower bound (CRLB) regularized by the B</w:t>
      </w:r>
      <w:r w:rsidR="00B940FB">
        <w:rPr>
          <w:vertAlign w:val="subscript"/>
        </w:rPr>
        <w:t>1</w:t>
      </w:r>
      <w:r w:rsidR="00B940FB">
        <w:t xml:space="preserve">-sensitivity expression for the parameter-of-interest (F). </w:t>
      </w:r>
      <w:r w:rsidR="0078271C">
        <w:t>The</w:t>
      </w:r>
      <w:r w:rsidR="00A8411A">
        <w:t xml:space="preserve"> optimal</w:t>
      </w:r>
      <w:r w:rsidR="0078271C">
        <w:t xml:space="preserve"> regularization parameter </w:t>
      </w:r>
      <w:r w:rsidR="00A8411A">
        <w:t xml:space="preserve">was determined </w:t>
      </w:r>
      <w:r w:rsidR="0078271C">
        <w:t>for B</w:t>
      </w:r>
      <w:r w:rsidR="0078271C">
        <w:rPr>
          <w:vertAlign w:val="subscript"/>
        </w:rPr>
        <w:t>1</w:t>
      </w:r>
      <w:r w:rsidR="0078271C">
        <w:t xml:space="preserve">-sensitivity robustness while minimizing the effect on the CRLB. qMT protocols were </w:t>
      </w:r>
      <w:r w:rsidR="00A8411A">
        <w:t xml:space="preserve">iteratively </w:t>
      </w:r>
      <w:r w:rsidR="0078271C">
        <w:t>optimized from an initial search space (12 MT flip-angles, 26 off-resonance frequencies</w:t>
      </w:r>
      <w:r w:rsidR="006531A7">
        <w:t>, variable flip angle T</w:t>
      </w:r>
      <w:r w:rsidR="006531A7">
        <w:rPr>
          <w:vertAlign w:val="subscript"/>
        </w:rPr>
        <w:t>1</w:t>
      </w:r>
      <w:r w:rsidR="006531A7">
        <w:t xml:space="preserve"> mapping</w:t>
      </w:r>
      <w:r w:rsidR="0078271C">
        <w:t>), with and without B</w:t>
      </w:r>
      <w:r w:rsidR="0078271C">
        <w:rPr>
          <w:vertAlign w:val="subscript"/>
        </w:rPr>
        <w:t>1</w:t>
      </w:r>
      <w:r w:rsidR="0078271C">
        <w:t>-regularization.</w:t>
      </w:r>
      <w:r w:rsidR="00C43B6F">
        <w:t xml:space="preserve"> Three 10-point qMT protocols (uniform, CRLB, CRLB</w:t>
      </w:r>
      <w:r w:rsidR="00602E7E">
        <w:t>+</w:t>
      </w:r>
      <w:r w:rsidR="00C43B6F">
        <w:t>B</w:t>
      </w:r>
      <w:r w:rsidR="00C43B6F">
        <w:rPr>
          <w:vertAlign w:val="subscript"/>
        </w:rPr>
        <w:t>1</w:t>
      </w:r>
      <w:r w:rsidR="00C43B6F">
        <w:t>-regulatization) were studied using Monte Carlo simulations considering a wide range of conditions (</w:t>
      </w:r>
      <w:r w:rsidR="00A8411A">
        <w:t>SNR</w:t>
      </w:r>
      <w:r w:rsidR="00E61A85">
        <w:t>, B</w:t>
      </w:r>
      <w:r w:rsidR="00E61A85">
        <w:rPr>
          <w:vertAlign w:val="subscript"/>
        </w:rPr>
        <w:t>1</w:t>
      </w:r>
      <w:r w:rsidR="00A8411A">
        <w:t xml:space="preserve">-inaccuracies, </w:t>
      </w:r>
      <w:r w:rsidR="00E61A85">
        <w:t>tissue</w:t>
      </w:r>
      <w:r w:rsidR="00A8411A">
        <w:t>s)</w:t>
      </w:r>
      <w:r w:rsidR="00E61A85">
        <w:t>.</w:t>
      </w:r>
    </w:p>
    <w:p w14:paraId="4124EB5F" w14:textId="5681499B" w:rsidR="00036340" w:rsidRPr="00165168" w:rsidRDefault="005673C2" w:rsidP="00D5188E">
      <w:r w:rsidRPr="00747715">
        <w:rPr>
          <w:b/>
        </w:rPr>
        <w:t>Results:</w:t>
      </w:r>
      <w:r w:rsidRPr="00B948F9">
        <w:t xml:space="preserve"> </w:t>
      </w:r>
      <w:r w:rsidR="006531A7">
        <w:t xml:space="preserve">The </w:t>
      </w:r>
      <w:r w:rsidR="00D5188E">
        <w:rPr>
          <w:bCs/>
          <w:lang w:val="en-CA"/>
        </w:rPr>
        <w:t>B</w:t>
      </w:r>
      <w:r w:rsidR="00D5188E">
        <w:rPr>
          <w:bCs/>
          <w:vertAlign w:val="subscript"/>
          <w:lang w:val="en-CA"/>
        </w:rPr>
        <w:t>1</w:t>
      </w:r>
      <w:r w:rsidR="00D5188E">
        <w:rPr>
          <w:bCs/>
          <w:lang w:val="en-CA"/>
        </w:rPr>
        <w:t xml:space="preserve">-regularized CRLB optimization </w:t>
      </w:r>
      <w:r w:rsidR="006531A7">
        <w:rPr>
          <w:bCs/>
          <w:lang w:val="en-CA"/>
        </w:rPr>
        <w:t>protocol</w:t>
      </w:r>
      <w:r w:rsidR="00D5188E">
        <w:rPr>
          <w:bCs/>
          <w:lang w:val="en-CA"/>
        </w:rPr>
        <w:t xml:space="preserve"> </w:t>
      </w:r>
      <w:r w:rsidR="005823A6">
        <w:rPr>
          <w:bCs/>
          <w:lang w:val="en-CA"/>
        </w:rPr>
        <w:t>had the best robustness of F against B</w:t>
      </w:r>
      <w:r w:rsidR="005823A6">
        <w:rPr>
          <w:bCs/>
          <w:vertAlign w:val="subscript"/>
          <w:lang w:val="en-CA"/>
        </w:rPr>
        <w:t>1</w:t>
      </w:r>
      <w:r w:rsidR="005823A6">
        <w:rPr>
          <w:bCs/>
          <w:lang w:val="en-CA"/>
        </w:rPr>
        <w:t xml:space="preserve"> errors</w:t>
      </w:r>
      <w:r w:rsidR="006531A7">
        <w:rPr>
          <w:bCs/>
          <w:lang w:val="en-CA"/>
        </w:rPr>
        <w:t>,</w:t>
      </w:r>
      <w:r w:rsidR="005823A6">
        <w:rPr>
          <w:bCs/>
          <w:lang w:val="en-CA"/>
        </w:rPr>
        <w:t xml:space="preserve"> for a wide range of SNR for both white matter and grey matter tissue types.</w:t>
      </w:r>
      <w:r w:rsidR="00D5188E">
        <w:rPr>
          <w:bCs/>
          <w:lang w:val="en-CA"/>
        </w:rPr>
        <w:t xml:space="preserve"> </w:t>
      </w:r>
      <w:r w:rsidR="005823A6">
        <w:rPr>
          <w:bCs/>
          <w:lang w:val="en-CA"/>
        </w:rPr>
        <w:t>For an SNR of 100, this protocol resulted in errors in</w:t>
      </w:r>
      <w:r w:rsidR="00572063">
        <w:rPr>
          <w:bCs/>
          <w:lang w:val="en-CA"/>
        </w:rPr>
        <w:t xml:space="preserve"> mean</w:t>
      </w:r>
      <w:r w:rsidR="005823A6">
        <w:rPr>
          <w:bCs/>
          <w:lang w:val="en-CA"/>
        </w:rPr>
        <w:t xml:space="preserve"> F</w:t>
      </w:r>
      <w:r w:rsidR="00602E7E">
        <w:rPr>
          <w:bCs/>
          <w:lang w:val="en-CA"/>
        </w:rPr>
        <w:t>&lt;</w:t>
      </w:r>
      <w:r w:rsidR="005823A6">
        <w:rPr>
          <w:bCs/>
          <w:lang w:val="en-CA"/>
        </w:rPr>
        <w:t>1% for B</w:t>
      </w:r>
      <w:r w:rsidR="005823A6">
        <w:rPr>
          <w:bCs/>
          <w:vertAlign w:val="subscript"/>
          <w:lang w:val="en-CA"/>
        </w:rPr>
        <w:t>1</w:t>
      </w:r>
      <w:r w:rsidR="005823A6">
        <w:rPr>
          <w:bCs/>
          <w:lang w:val="en-CA"/>
        </w:rPr>
        <w:t xml:space="preserve"> errors ranging between -10 to 20%, the range typically observed in vivo in the human head.</w:t>
      </w:r>
      <w:r w:rsidR="00042EFA">
        <w:rPr>
          <w:bCs/>
          <w:lang w:val="en-CA"/>
        </w:rPr>
        <w:t xml:space="preserve"> </w:t>
      </w:r>
      <w:r w:rsidR="00BD06F4">
        <w:rPr>
          <w:bCs/>
          <w:lang w:val="en-CA"/>
        </w:rPr>
        <w:t>Both</w:t>
      </w:r>
      <w:r w:rsidR="00572063">
        <w:rPr>
          <w:bCs/>
          <w:lang w:val="en-CA"/>
        </w:rPr>
        <w:t xml:space="preserve"> CRLB-optimized protocols resulted in the lowest σ</w:t>
      </w:r>
      <w:r w:rsidR="00572063">
        <w:rPr>
          <w:bCs/>
          <w:vertAlign w:val="subscript"/>
          <w:lang w:val="en-CA"/>
        </w:rPr>
        <w:t>F</w:t>
      </w:r>
      <w:r w:rsidR="00572063">
        <w:rPr>
          <w:bCs/>
          <w:lang w:val="en-CA"/>
        </w:rPr>
        <w:t xml:space="preserve"> values for all SNRs, and were not impacted by B</w:t>
      </w:r>
      <w:r w:rsidR="00572063">
        <w:rPr>
          <w:bCs/>
          <w:vertAlign w:val="subscript"/>
          <w:lang w:val="en-CA"/>
        </w:rPr>
        <w:t>1</w:t>
      </w:r>
      <w:r w:rsidR="00572063">
        <w:rPr>
          <w:bCs/>
          <w:lang w:val="en-CA"/>
        </w:rPr>
        <w:t xml:space="preserve"> inaccuracies.</w:t>
      </w:r>
    </w:p>
    <w:p w14:paraId="6DCDC966" w14:textId="070F33CB" w:rsidR="005B7E95" w:rsidRPr="00602E7E" w:rsidRDefault="005673C2" w:rsidP="00034EAD">
      <w:r w:rsidRPr="00747715">
        <w:rPr>
          <w:b/>
        </w:rPr>
        <w:lastRenderedPageBreak/>
        <w:t>Conclusion:</w:t>
      </w:r>
      <w:r w:rsidRPr="00A47E15">
        <w:t xml:space="preserve"> </w:t>
      </w:r>
      <w:r w:rsidR="00B12802">
        <w:t xml:space="preserve">This work demonstrated the </w:t>
      </w:r>
      <w:r w:rsidR="00602E7E">
        <w:t xml:space="preserve">effectiveness of a regularized optimization approach for improving the robustness of auxiliary measurements sensitivity of qMT </w:t>
      </w:r>
      <w:r w:rsidR="006531A7">
        <w:t>parameters, and that it could be</w:t>
      </w:r>
      <w:r w:rsidR="00602E7E">
        <w:t xml:space="preserve"> possible to omit B</w:t>
      </w:r>
      <w:r w:rsidR="00602E7E">
        <w:rPr>
          <w:vertAlign w:val="subscript"/>
        </w:rPr>
        <w:t>1</w:t>
      </w:r>
      <w:r w:rsidR="006531A7">
        <w:t xml:space="preserve"> mapping altogether</w:t>
      </w:r>
      <w:r w:rsidR="00602E7E">
        <w:t xml:space="preserve"> with minor impact on the fitted pool-size ratio values.</w:t>
      </w:r>
    </w:p>
    <w:p w14:paraId="0AB44D36" w14:textId="679BA6C7" w:rsidR="005673C2" w:rsidRPr="00A43D1E" w:rsidRDefault="005673C2" w:rsidP="00814052">
      <w:r w:rsidRPr="00747715">
        <w:rPr>
          <w:b/>
        </w:rPr>
        <w:t>Keywords:</w:t>
      </w:r>
      <w:r w:rsidR="00034EAD">
        <w:t xml:space="preserve"> </w:t>
      </w:r>
      <w:r w:rsidR="00A43D1E">
        <w:t xml:space="preserve">Magnetization Transfer, </w:t>
      </w:r>
      <w:r w:rsidR="000A0259">
        <w:t xml:space="preserve">pool-size ratio, </w:t>
      </w:r>
      <w:r w:rsidR="00A43D1E">
        <w:t>B</w:t>
      </w:r>
      <w:r w:rsidR="00A43D1E">
        <w:rPr>
          <w:vertAlign w:val="subscript"/>
        </w:rPr>
        <w:t>1</w:t>
      </w:r>
      <w:r w:rsidR="00A43D1E">
        <w:t xml:space="preserve"> mapping, Cramér-Rao lower bound, optimization, sensitivity analysis</w:t>
      </w:r>
      <w:r w:rsidR="00F07BB0">
        <w: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04F33C87" w14:textId="1015A06E" w:rsidR="007D121E" w:rsidRDefault="00B139BF" w:rsidP="00036340">
      <w:r>
        <w:t xml:space="preserve">Quantitative magnetization transfer (qMT) imaging </w:t>
      </w:r>
      <w:r w:rsidR="00686D4A">
        <w:t>is</w:t>
      </w:r>
      <w:r>
        <w:t xml:space="preserve"> a class of techniques </w:t>
      </w:r>
      <w:r w:rsidR="009313A0">
        <w:t>that</w:t>
      </w:r>
      <w:r>
        <w:t xml:space="preserve"> indirectly probe macromolecular content undetectable using conventional MRI</w:t>
      </w:r>
      <w:r w:rsidR="007D121E">
        <w:t xml:space="preserve"> due to their inherent</w:t>
      </w:r>
      <w:r w:rsidR="009313A0">
        <w:t>ly</w:t>
      </w:r>
      <w:r w:rsidR="007D121E">
        <w:t xml:space="preserve"> small T</w:t>
      </w:r>
      <w:r w:rsidR="007D121E" w:rsidRPr="007D121E">
        <w:rPr>
          <w:vertAlign w:val="subscript"/>
        </w:rPr>
        <w:t>2</w:t>
      </w:r>
      <w:r w:rsidR="007D121E">
        <w:rPr>
          <w:vertAlign w:val="superscript"/>
        </w:rPr>
        <w:t>*</w:t>
      </w:r>
      <w:r>
        <w:t>.</w:t>
      </w:r>
      <w:r w:rsidR="009313A0">
        <w:t xml:space="preserve"> Most </w:t>
      </w:r>
      <w:r w:rsidR="007D121E">
        <w:t>qMT techniques quantify p</w:t>
      </w:r>
      <w:r w:rsidR="009313A0">
        <w:t>roperties of</w:t>
      </w:r>
      <w:r w:rsidR="007D121E">
        <w:t xml:space="preserve"> </w:t>
      </w:r>
      <w:r w:rsidR="009313A0">
        <w:t>macromolecular hydrogen</w:t>
      </w:r>
      <w:r w:rsidR="007D121E">
        <w:t xml:space="preserve"> (“restricted pool”) relative to </w:t>
      </w:r>
      <w:r w:rsidR="009313A0">
        <w:t xml:space="preserve">hydrogen in </w:t>
      </w:r>
      <w:r w:rsidR="007D121E">
        <w:t xml:space="preserve">nearby liquid water </w:t>
      </w:r>
      <w:r w:rsidR="009313A0">
        <w:t xml:space="preserve">molecules </w:t>
      </w:r>
      <w:r w:rsidR="007D121E">
        <w:t>(“free pool”) by solving the Bloch-McConnell equati</w:t>
      </w:r>
      <w:r w:rsidR="009313A0">
        <w:t>ons describing magnetization</w:t>
      </w:r>
      <w:r w:rsidR="007D121E">
        <w:t xml:space="preserve"> exchange between these two interacting pools </w:t>
      </w:r>
      <w:r w:rsidR="007D121E">
        <w:fldChar w:fldCharType="begin"/>
      </w:r>
      <w:r w:rsidR="003A26EF">
        <w:instrText xml:space="preserve"> </w:instrText>
      </w:r>
      <w:r w:rsidR="005B5BB8">
        <w:instrText>ADDIN</w:instrText>
      </w:r>
      <w:r w:rsidR="003A26EF">
        <w:instrText xml:space="preserve">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D121E">
        <w:fldChar w:fldCharType="separate"/>
      </w:r>
      <w:r w:rsidR="003A26EF">
        <w:rPr>
          <w:noProof/>
        </w:rPr>
        <w:t>(</w:t>
      </w:r>
      <w:hyperlink w:anchor="_ENREF_1_1" w:tooltip="Sled, 2000 #3662" w:history="1">
        <w:r w:rsidR="00876B92">
          <w:rPr>
            <w:noProof/>
          </w:rPr>
          <w:t>1</w:t>
        </w:r>
      </w:hyperlink>
      <w:r w:rsidR="003A26EF">
        <w:rPr>
          <w:noProof/>
        </w:rPr>
        <w:t>)</w:t>
      </w:r>
      <w:r w:rsidR="007D121E">
        <w:fldChar w:fldCharType="end"/>
      </w:r>
      <w:r w:rsidR="007D121E">
        <w:t xml:space="preserve">. </w:t>
      </w:r>
      <w:r w:rsidR="003E2D72">
        <w:t>Particular</w:t>
      </w:r>
      <w:r w:rsidR="00DA5A34">
        <w:t>ly, the pool-size ratio F (ratio of equilibrium magnetization between both pools</w:t>
      </w:r>
      <w:r w:rsidR="003E2D72">
        <w:t xml:space="preserve">) is a qMT parameter </w:t>
      </w:r>
      <w:r w:rsidR="00745CA7">
        <w:t>that</w:t>
      </w:r>
      <w:r w:rsidR="00C05A30">
        <w:t xml:space="preserve"> </w:t>
      </w:r>
      <w:r w:rsidR="003E2D72">
        <w:t>correlate</w:t>
      </w:r>
      <w:r w:rsidR="00ED4E6F">
        <w:t>s</w:t>
      </w:r>
      <w:r w:rsidR="003E2D72">
        <w:t xml:space="preserve"> strongly with myelin content</w:t>
      </w:r>
      <w:r w:rsidR="0079647D">
        <w:t xml:space="preserve"> </w:t>
      </w:r>
      <w:r w:rsidR="0079647D">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 </w:instrText>
      </w:r>
      <w:r w:rsidR="003A26EF">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DATA </w:instrText>
      </w:r>
      <w:r w:rsidR="003A26EF">
        <w:fldChar w:fldCharType="end"/>
      </w:r>
      <w:r w:rsidR="0079647D">
        <w:fldChar w:fldCharType="separate"/>
      </w:r>
      <w:r w:rsidR="003A26EF">
        <w:rPr>
          <w:noProof/>
        </w:rPr>
        <w:t>(</w:t>
      </w:r>
      <w:hyperlink w:anchor="_ENREF_1_2" w:tooltip="Schmierer, 2007 #2717" w:history="1">
        <w:r w:rsidR="00876B92">
          <w:rPr>
            <w:noProof/>
          </w:rPr>
          <w:t>2</w:t>
        </w:r>
      </w:hyperlink>
      <w:r w:rsidR="003A26EF">
        <w:rPr>
          <w:noProof/>
        </w:rPr>
        <w:t>,</w:t>
      </w:r>
      <w:hyperlink w:anchor="_ENREF_1_3" w:tooltip="Schmierer, 2008 #3675" w:history="1">
        <w:r w:rsidR="00876B92">
          <w:rPr>
            <w:noProof/>
          </w:rPr>
          <w:t>3</w:t>
        </w:r>
      </w:hyperlink>
      <w:r w:rsidR="003A26EF">
        <w:rPr>
          <w:noProof/>
        </w:rPr>
        <w:t>)</w:t>
      </w:r>
      <w:r w:rsidR="0079647D">
        <w:fldChar w:fldCharType="end"/>
      </w:r>
      <w:r w:rsidR="003E2D72">
        <w:t>. As such, the pool-size ratio is a potential biomarker for lesion monitoring in multiple sclerosis</w:t>
      </w:r>
      <w:r w:rsidR="00F6378E">
        <w:t xml:space="preserve"> (MS)</w:t>
      </w:r>
      <w:r w:rsidR="001C4321">
        <w:t xml:space="preserve"> patients</w:t>
      </w:r>
      <w:r w:rsidR="003E2D72">
        <w:t xml:space="preserve"> </w:t>
      </w:r>
      <w:r w:rsidR="003E2D72">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DATA </w:instrText>
      </w:r>
      <w:r w:rsidR="008D7B35">
        <w:fldChar w:fldCharType="end"/>
      </w:r>
      <w:r w:rsidR="003E2D72">
        <w:fldChar w:fldCharType="separate"/>
      </w:r>
      <w:r w:rsidR="008D7B35">
        <w:rPr>
          <w:noProof/>
        </w:rPr>
        <w:t>(</w:t>
      </w:r>
      <w:hyperlink w:anchor="_ENREF_1_4" w:tooltip="Levesque, 2010 #15" w:history="1">
        <w:r w:rsidR="00876B92">
          <w:rPr>
            <w:noProof/>
          </w:rPr>
          <w:t>4</w:t>
        </w:r>
      </w:hyperlink>
      <w:r w:rsidR="008D7B35">
        <w:rPr>
          <w:noProof/>
        </w:rPr>
        <w:t>,</w:t>
      </w:r>
      <w:hyperlink w:anchor="_ENREF_1_5" w:tooltip="Davies, 2004 #8237" w:history="1">
        <w:r w:rsidR="00876B92">
          <w:rPr>
            <w:noProof/>
          </w:rPr>
          <w:t>5</w:t>
        </w:r>
      </w:hyperlink>
      <w:r w:rsidR="008D7B35">
        <w:rPr>
          <w:noProof/>
        </w:rPr>
        <w:t>)</w:t>
      </w:r>
      <w:r w:rsidR="003E2D72">
        <w:fldChar w:fldCharType="end"/>
      </w:r>
      <w:r w:rsidR="003E2D72">
        <w:t xml:space="preserve">, </w:t>
      </w:r>
      <w:r w:rsidR="00F6378E">
        <w:t xml:space="preserve">and has been shown to correlate with de- and remyelination in a mice model of MS </w:t>
      </w:r>
      <w:r w:rsidR="00F6378E">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F6378E">
        <w:fldChar w:fldCharType="separate"/>
      </w:r>
      <w:r w:rsidR="008D7B35">
        <w:rPr>
          <w:noProof/>
        </w:rPr>
        <w:t>(</w:t>
      </w:r>
      <w:hyperlink w:anchor="_ENREF_1_6" w:tooltip="Turati, 2015 #8260" w:history="1">
        <w:r w:rsidR="00876B92">
          <w:rPr>
            <w:noProof/>
          </w:rPr>
          <w:t>6</w:t>
        </w:r>
      </w:hyperlink>
      <w:r w:rsidR="008D7B35">
        <w:rPr>
          <w:noProof/>
        </w:rPr>
        <w:t>)</w:t>
      </w:r>
      <w:r w:rsidR="00F6378E">
        <w:fldChar w:fldCharType="end"/>
      </w:r>
      <w:r w:rsidR="00F6378E">
        <w:t>.</w:t>
      </w:r>
    </w:p>
    <w:p w14:paraId="45FFA09C" w14:textId="6D636473" w:rsidR="00DE3D47" w:rsidRDefault="00DE3D47" w:rsidP="00036340">
      <w:r>
        <w:t>Several techniques</w:t>
      </w:r>
      <w:r w:rsidR="00211269">
        <w:t xml:space="preserve"> have been developed to</w:t>
      </w:r>
      <w:r>
        <w:t xml:space="preserve"> acquir</w:t>
      </w:r>
      <w:r w:rsidR="00211269">
        <w:t xml:space="preserve">e and model qMT data. qMT data is most commonly </w:t>
      </w:r>
      <w:r w:rsidR="00C31DD3">
        <w:t>acquired using</w:t>
      </w:r>
      <w:r w:rsidR="00211269">
        <w:t xml:space="preserve"> pulsed off-resonance MT-prepared spoiled gradient echo</w:t>
      </w:r>
      <w:r w:rsidR="00C31DD3">
        <w:t xml:space="preserve"> (SPGR)</w:t>
      </w:r>
      <w:r w:rsidR="00211269">
        <w:t xml:space="preserve"> sequence</w:t>
      </w:r>
      <w:r w:rsidR="00C31DD3">
        <w:t>s</w:t>
      </w:r>
      <w:r w:rsidR="00211269">
        <w:t xml:space="preserve"> </w:t>
      </w:r>
      <w:r w:rsidR="00211269">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1269">
        <w:fldChar w:fldCharType="separate"/>
      </w:r>
      <w:r w:rsidR="008D7B35">
        <w:rPr>
          <w:noProof/>
        </w:rPr>
        <w:t>(</w:t>
      </w:r>
      <w:hyperlink w:anchor="_ENREF_1_7" w:tooltip="Sled, 2001 #17" w:history="1">
        <w:r w:rsidR="00876B92">
          <w:rPr>
            <w:noProof/>
          </w:rPr>
          <w:t>7</w:t>
        </w:r>
      </w:hyperlink>
      <w:r w:rsidR="008D7B35">
        <w:rPr>
          <w:noProof/>
        </w:rPr>
        <w:t>)</w:t>
      </w:r>
      <w:r w:rsidR="00211269">
        <w:fldChar w:fldCharType="end"/>
      </w:r>
      <w:r w:rsidR="00C31DD3">
        <w:t>, however</w:t>
      </w:r>
      <w:r w:rsidR="00211269">
        <w:t xml:space="preserve"> techniques using inversion recovery</w:t>
      </w:r>
      <w:r w:rsidR="00D727C8">
        <w:t xml:space="preserve"> </w:t>
      </w:r>
      <w:r w:rsidR="00D727C8">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DATA </w:instrText>
      </w:r>
      <w:r w:rsidR="008D7B35">
        <w:fldChar w:fldCharType="end"/>
      </w:r>
      <w:r w:rsidR="00D727C8">
        <w:fldChar w:fldCharType="separate"/>
      </w:r>
      <w:r w:rsidR="008D7B35">
        <w:rPr>
          <w:noProof/>
        </w:rPr>
        <w:t>(</w:t>
      </w:r>
      <w:hyperlink w:anchor="_ENREF_1_8" w:tooltip="Dortch, 2011 #2713" w:history="1">
        <w:r w:rsidR="00876B92">
          <w:rPr>
            <w:noProof/>
          </w:rPr>
          <w:t>8</w:t>
        </w:r>
      </w:hyperlink>
      <w:r w:rsidR="008D7B35">
        <w:rPr>
          <w:noProof/>
        </w:rPr>
        <w:t>)</w:t>
      </w:r>
      <w:r w:rsidR="00D727C8">
        <w:fldChar w:fldCharType="end"/>
      </w:r>
      <w:r w:rsidR="00211269">
        <w:t xml:space="preserve"> and balanced steady-state free precession have also been proposed</w:t>
      </w:r>
      <w:r w:rsidR="00D727C8">
        <w:t xml:space="preserve"> </w:t>
      </w:r>
      <w:r w:rsidR="00D727C8">
        <w:fldChar w:fldCharType="begin"/>
      </w:r>
      <w:r w:rsidR="008D7B35">
        <w:instrText xml:space="preserve"> </w:instrText>
      </w:r>
      <w:r w:rsidR="005B5BB8">
        <w:instrText>ADDIN</w:instrText>
      </w:r>
      <w:r w:rsidR="008D7B35">
        <w:instrText xml:space="preserve"> EN.CITE &lt;EndNote&gt;&lt;Cite&gt;&lt;Author&gt;Gloor&lt;/Author&gt;&lt;Year&gt;2008&lt;/Year&gt;&lt;RecNum&gt;19&lt;/RecNum&gt;&lt;DisplayText&gt;(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D727C8">
        <w:fldChar w:fldCharType="separate"/>
      </w:r>
      <w:r w:rsidR="008D7B35">
        <w:rPr>
          <w:noProof/>
        </w:rPr>
        <w:t>(</w:t>
      </w:r>
      <w:hyperlink w:anchor="_ENREF_1_9" w:tooltip="Gloor, 2008 #19" w:history="1">
        <w:r w:rsidR="00876B92">
          <w:rPr>
            <w:noProof/>
          </w:rPr>
          <w:t>9</w:t>
        </w:r>
      </w:hyperlink>
      <w:r w:rsidR="008D7B35">
        <w:rPr>
          <w:noProof/>
        </w:rPr>
        <w:t>)</w:t>
      </w:r>
      <w:r w:rsidR="00D727C8">
        <w:fldChar w:fldCharType="end"/>
      </w:r>
      <w:r w:rsidR="00211269">
        <w:t>.</w:t>
      </w:r>
      <w:r w:rsidR="00D727C8">
        <w:t xml:space="preserve"> </w:t>
      </w:r>
      <w:r w:rsidR="003A26EF">
        <w:t xml:space="preserve">Analytically solving the Bloch-McConnell equations is challenging unless a long continuous-wave MT pulse is used </w:t>
      </w:r>
      <w:r w:rsidR="003A26EF">
        <w:fldChar w:fldCharType="begin"/>
      </w:r>
      <w:r w:rsidR="008D7B35">
        <w:instrText xml:space="preserve"> </w:instrText>
      </w:r>
      <w:r w:rsidR="005B5BB8">
        <w:instrText>ADDIN</w:instrText>
      </w:r>
      <w:r w:rsidR="008D7B35">
        <w:instrText xml:space="preserve"> EN.CITE &lt;EndNote&gt;&lt;Cite&gt;&lt;Author&gt;Henkelman&lt;/Author&gt;&lt;Year&gt;1993&lt;/Year&gt;&lt;RecNum&gt;2832&lt;/RecNum&gt;&lt;DisplayText&gt;(1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3A26EF">
        <w:fldChar w:fldCharType="separate"/>
      </w:r>
      <w:r w:rsidR="008D7B35">
        <w:rPr>
          <w:noProof/>
        </w:rPr>
        <w:t>(</w:t>
      </w:r>
      <w:hyperlink w:anchor="_ENREF_1_10" w:tooltip="Henkelman, 1993 #2832" w:history="1">
        <w:r w:rsidR="00876B92">
          <w:rPr>
            <w:noProof/>
          </w:rPr>
          <w:t>10</w:t>
        </w:r>
      </w:hyperlink>
      <w:r w:rsidR="008D7B35">
        <w:rPr>
          <w:noProof/>
        </w:rPr>
        <w:t>)</w:t>
      </w:r>
      <w:r w:rsidR="003A26EF">
        <w:fldChar w:fldCharType="end"/>
      </w:r>
      <w:r w:rsidR="003A26EF">
        <w:t xml:space="preserve">, which is impractical for in vivo measurements. Several </w:t>
      </w:r>
      <w:r w:rsidR="00C31DD3">
        <w:t xml:space="preserve">fitting </w:t>
      </w:r>
      <w:r w:rsidR="003A26EF">
        <w:t>models have been developed to estimat</w:t>
      </w:r>
      <w:r w:rsidR="00766E17">
        <w:t>e quantitative</w:t>
      </w:r>
      <w:r w:rsidR="003A26EF">
        <w:t xml:space="preserve"> </w:t>
      </w:r>
      <w:r w:rsidR="00766E17">
        <w:t>parameters</w:t>
      </w:r>
      <w:r w:rsidR="003A26EF">
        <w:t xml:space="preserve"> from pulsed SPGR qMT data </w:t>
      </w:r>
      <w:r w:rsidR="003A26EF">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DATA </w:instrText>
      </w:r>
      <w:r w:rsidR="008D7B35">
        <w:fldChar w:fldCharType="end"/>
      </w:r>
      <w:r w:rsidR="003A26EF">
        <w:fldChar w:fldCharType="separate"/>
      </w:r>
      <w:r w:rsidR="008D7B35">
        <w:rPr>
          <w:noProof/>
        </w:rPr>
        <w:t>(</w:t>
      </w:r>
      <w:hyperlink w:anchor="_ENREF_1_7" w:tooltip="Sled, 2001 #17" w:history="1">
        <w:r w:rsidR="00876B92">
          <w:rPr>
            <w:noProof/>
          </w:rPr>
          <w:t>7</w:t>
        </w:r>
      </w:hyperlink>
      <w:r w:rsidR="008D7B35">
        <w:rPr>
          <w:noProof/>
        </w:rPr>
        <w:t>,</w:t>
      </w:r>
      <w:hyperlink w:anchor="_ENREF_1_11" w:tooltip="Yarnykh, 2002 #3719" w:history="1">
        <w:r w:rsidR="00876B92">
          <w:rPr>
            <w:noProof/>
          </w:rPr>
          <w:t>11</w:t>
        </w:r>
      </w:hyperlink>
      <w:r w:rsidR="008D7B35">
        <w:rPr>
          <w:noProof/>
        </w:rPr>
        <w:t>,</w:t>
      </w:r>
      <w:hyperlink w:anchor="_ENREF_1_12" w:tooltip="Ramani, 2002 #3661" w:history="1">
        <w:r w:rsidR="00876B92">
          <w:rPr>
            <w:noProof/>
          </w:rPr>
          <w:t>12</w:t>
        </w:r>
      </w:hyperlink>
      <w:r w:rsidR="008D7B35">
        <w:rPr>
          <w:noProof/>
        </w:rPr>
        <w:t>)</w:t>
      </w:r>
      <w:r w:rsidR="003A26EF">
        <w:fldChar w:fldCharType="end"/>
      </w:r>
      <w:r w:rsidR="003A26EF">
        <w:t xml:space="preserve">, each with unique sets of </w:t>
      </w:r>
      <w:r w:rsidR="00C31DD3">
        <w:t xml:space="preserve">experimental </w:t>
      </w:r>
      <w:r w:rsidR="003A26EF">
        <w:t>assumptions and approximations.</w:t>
      </w:r>
      <w:r w:rsidR="00DA5186">
        <w:t xml:space="preserve"> </w:t>
      </w:r>
      <w:r w:rsidR="00C31DD3">
        <w:t xml:space="preserve">In addition, </w:t>
      </w:r>
      <w:r w:rsidR="00DA5186">
        <w:t>SPGR qMT techniques r</w:t>
      </w:r>
      <w:r w:rsidR="00E67513">
        <w:t xml:space="preserve">equire </w:t>
      </w:r>
      <w:r w:rsidR="00C31DD3">
        <w:t>several additional</w:t>
      </w:r>
      <w:r w:rsidR="00E67513">
        <w:t xml:space="preserve"> </w:t>
      </w:r>
      <w:r w:rsidR="00C31DD3">
        <w:t>quantitative</w:t>
      </w:r>
      <w:r w:rsidR="00E67513">
        <w:t xml:space="preserve"> measurements, such as main field (B</w:t>
      </w:r>
      <w:r w:rsidR="00E67513">
        <w:rPr>
          <w:vertAlign w:val="subscript"/>
        </w:rPr>
        <w:t>0</w:t>
      </w:r>
      <w:r w:rsidR="00E67513">
        <w:t>) mapping, transmit radiofrequency (RF) field (B</w:t>
      </w:r>
      <w:r w:rsidR="00E67513">
        <w:rPr>
          <w:vertAlign w:val="subscript"/>
        </w:rPr>
        <w:t>1</w:t>
      </w:r>
      <w:r w:rsidR="00E67513">
        <w:t>) mapping, and longitudinal relaxation time (T</w:t>
      </w:r>
      <w:r w:rsidR="00E67513">
        <w:rPr>
          <w:vertAlign w:val="subscript"/>
        </w:rPr>
        <w:t>1</w:t>
      </w:r>
      <w:r w:rsidR="00E67513">
        <w:t>) mapping. In this context, B</w:t>
      </w:r>
      <w:r w:rsidR="00E67513">
        <w:rPr>
          <w:vertAlign w:val="subscript"/>
        </w:rPr>
        <w:t>0</w:t>
      </w:r>
      <w:r w:rsidR="00E67513">
        <w:t xml:space="preserve"> mapping is used to calibrate the off-resonance frequency values in the presence of main field inhomogeneity </w:t>
      </w:r>
      <w:r w:rsidR="004E4FDB">
        <w:fldChar w:fldCharType="begin"/>
      </w:r>
      <w:r w:rsidR="008D7B35">
        <w:instrText xml:space="preserve"> </w:instrText>
      </w:r>
      <w:r w:rsidR="005B5BB8">
        <w:instrText>ADDIN</w:instrText>
      </w:r>
      <w:r w:rsidR="008D7B35">
        <w:instrText xml:space="preserve"> EN.CITE &lt;EndNote&gt;&lt;Cite&gt;&lt;Author&gt;Skinner&lt;/Author&gt;&lt;Year&gt;1997&lt;/Year&gt;&lt;RecNum&gt;3546&lt;/RecNum&gt;&lt;DisplayText&gt;(1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4E4FDB">
        <w:fldChar w:fldCharType="separate"/>
      </w:r>
      <w:r w:rsidR="008D7B35">
        <w:rPr>
          <w:noProof/>
        </w:rPr>
        <w:t>(</w:t>
      </w:r>
      <w:hyperlink w:anchor="_ENREF_1_13" w:tooltip="Skinner, 1997 #3546" w:history="1">
        <w:r w:rsidR="00876B92">
          <w:rPr>
            <w:noProof/>
          </w:rPr>
          <w:t>13</w:t>
        </w:r>
      </w:hyperlink>
      <w:r w:rsidR="008D7B35">
        <w:rPr>
          <w:noProof/>
        </w:rPr>
        <w:t>)</w:t>
      </w:r>
      <w:r w:rsidR="004E4FDB">
        <w:fldChar w:fldCharType="end"/>
      </w:r>
      <w:r w:rsidR="004E4FDB">
        <w:t>, B</w:t>
      </w:r>
      <w:r w:rsidR="004E4FDB">
        <w:rPr>
          <w:vertAlign w:val="subscript"/>
        </w:rPr>
        <w:t>1</w:t>
      </w:r>
      <w:r w:rsidR="004E4FDB">
        <w:t xml:space="preserve"> </w:t>
      </w:r>
      <w:r w:rsidR="000056A8">
        <w:t xml:space="preserve">mapping </w:t>
      </w:r>
      <w:r w:rsidR="004E4FDB">
        <w:t xml:space="preserve">to correct the RF field amplitude variations due to coil loading </w:t>
      </w:r>
      <w:r w:rsidR="00692F31">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692F31">
        <w:fldChar w:fldCharType="separate"/>
      </w:r>
      <w:r w:rsidR="008D7B35">
        <w:rPr>
          <w:noProof/>
        </w:rPr>
        <w:t>(</w:t>
      </w:r>
      <w:hyperlink w:anchor="_ENREF_1_14" w:tooltip="Jin, 1997 #8261" w:history="1">
        <w:r w:rsidR="00876B92">
          <w:rPr>
            <w:noProof/>
          </w:rPr>
          <w:t>14</w:t>
        </w:r>
      </w:hyperlink>
      <w:r w:rsidR="008D7B35">
        <w:rPr>
          <w:noProof/>
        </w:rPr>
        <w:t>,</w:t>
      </w:r>
      <w:hyperlink w:anchor="_ENREF_1_15" w:tooltip="Wiggins, 2006 #3732" w:history="1">
        <w:r w:rsidR="00876B92">
          <w:rPr>
            <w:noProof/>
          </w:rPr>
          <w:t>15</w:t>
        </w:r>
      </w:hyperlink>
      <w:r w:rsidR="008D7B35">
        <w:rPr>
          <w:noProof/>
        </w:rPr>
        <w:t>)</w:t>
      </w:r>
      <w:r w:rsidR="00692F31">
        <w:fldChar w:fldCharType="end"/>
      </w:r>
      <w:r w:rsidR="004E4FDB">
        <w:t>,</w:t>
      </w:r>
      <w:r w:rsidR="00692F31">
        <w:t xml:space="preserve"> </w:t>
      </w:r>
      <w:r w:rsidR="000056A8">
        <w:t>and T</w:t>
      </w:r>
      <w:r w:rsidR="000056A8">
        <w:rPr>
          <w:vertAlign w:val="subscript"/>
        </w:rPr>
        <w:t>1</w:t>
      </w:r>
      <w:r w:rsidR="000056A8">
        <w:t xml:space="preserve"> mapping to constrain the</w:t>
      </w:r>
      <w:r w:rsidR="004D4403">
        <w:t xml:space="preserve"> magnetization transfer</w:t>
      </w:r>
      <w:r w:rsidR="000056A8">
        <w:t xml:space="preserve"> fitting parameters </w: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 </w:instrTex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DATA </w:instrText>
      </w:r>
      <w:r w:rsidR="009B7D97">
        <w:fldChar w:fldCharType="end"/>
      </w:r>
      <w:r w:rsidR="009B7D97">
        <w:fldChar w:fldCharType="separate"/>
      </w:r>
      <w:r w:rsidR="009B7D97">
        <w:rPr>
          <w:noProof/>
        </w:rPr>
        <w:t>(</w:t>
      </w:r>
      <w:hyperlink w:anchor="_ENREF_1_7" w:tooltip="Sled, 2001 #17" w:history="1">
        <w:r w:rsidR="00876B92">
          <w:rPr>
            <w:noProof/>
          </w:rPr>
          <w:t>7</w:t>
        </w:r>
      </w:hyperlink>
      <w:r w:rsidR="009B7D97">
        <w:rPr>
          <w:noProof/>
        </w:rPr>
        <w:t>,</w:t>
      </w:r>
      <w:hyperlink w:anchor="_ENREF_1_10" w:tooltip="Henkelman, 1993 #2832" w:history="1">
        <w:r w:rsidR="00876B92">
          <w:rPr>
            <w:noProof/>
          </w:rPr>
          <w:t>10</w:t>
        </w:r>
      </w:hyperlink>
      <w:r w:rsidR="009B7D97">
        <w:rPr>
          <w:noProof/>
        </w:rPr>
        <w:t>,</w:t>
      </w:r>
      <w:hyperlink w:anchor="_ENREF_1_16" w:tooltip="Caines, 1991 #8263" w:history="1">
        <w:r w:rsidR="00876B92">
          <w:rPr>
            <w:noProof/>
          </w:rPr>
          <w:t>16</w:t>
        </w:r>
      </w:hyperlink>
      <w:r w:rsidR="009B7D97">
        <w:rPr>
          <w:noProof/>
        </w:rPr>
        <w:t>)</w:t>
      </w:r>
      <w:r w:rsidR="009B7D97">
        <w:fldChar w:fldCharType="end"/>
      </w:r>
      <w:r w:rsidR="004D4403">
        <w:t>.</w:t>
      </w:r>
      <w:r w:rsidR="009B7D97">
        <w:t xml:space="preserve"> </w:t>
      </w:r>
      <w:r w:rsidR="00CC3155">
        <w:t xml:space="preserve">These three </w:t>
      </w:r>
      <w:r w:rsidR="002F77C1">
        <w:t xml:space="preserve">measurements, in addition to the </w:t>
      </w:r>
      <w:r w:rsidR="009B778A">
        <w:lastRenderedPageBreak/>
        <w:t>10+</w:t>
      </w:r>
      <w:r w:rsidR="002F77C1">
        <w:t xml:space="preserve"> </w:t>
      </w:r>
      <w:r w:rsidR="009B778A">
        <w:t xml:space="preserve">qMT measurements </w:t>
      </w:r>
      <w:r w:rsidR="00450F09">
        <w:t>needed</w:t>
      </w:r>
      <w:r w:rsidR="009B778A">
        <w:t xml:space="preserve"> to fit the full set of fitting parameters </w: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9B778A">
        <w:fldChar w:fldCharType="separate"/>
      </w:r>
      <w:r w:rsidR="009B778A">
        <w:rPr>
          <w:noProof/>
        </w:rPr>
        <w:t>(</w:t>
      </w:r>
      <w:hyperlink w:anchor="_ENREF_1_17" w:tooltip="Levesque, 2011 #2822" w:history="1">
        <w:r w:rsidR="00876B92">
          <w:rPr>
            <w:noProof/>
          </w:rPr>
          <w:t>17</w:t>
        </w:r>
      </w:hyperlink>
      <w:r w:rsidR="009B778A">
        <w:rPr>
          <w:noProof/>
        </w:rPr>
        <w:t>)</w:t>
      </w:r>
      <w:r w:rsidR="009B778A">
        <w:fldChar w:fldCharType="end"/>
      </w:r>
      <w:r w:rsidR="009B778A">
        <w:t>, makes</w:t>
      </w:r>
      <w:r w:rsidR="00F21964">
        <w:t xml:space="preserve"> it a challenge to</w:t>
      </w:r>
      <w:r w:rsidR="009B778A">
        <w:t xml:space="preserve"> </w:t>
      </w:r>
      <w:r w:rsidR="00F21964">
        <w:t>acquire</w:t>
      </w:r>
      <w:r w:rsidR="009B778A">
        <w:t xml:space="preserve"> qMT data in a clinically feasible acquisition time.</w:t>
      </w:r>
    </w:p>
    <w:p w14:paraId="59B3AFB4" w14:textId="46EA0031" w:rsidR="00F7204D" w:rsidRPr="00876B92" w:rsidRDefault="00F21964" w:rsidP="00036340">
      <w:r>
        <w:t>S</w:t>
      </w:r>
      <w:r w:rsidR="003F3FC0">
        <w:t xml:space="preserve">everal </w:t>
      </w:r>
      <w:r>
        <w:t>strategies have been developped</w:t>
      </w:r>
      <w:r w:rsidR="003F3FC0">
        <w:t xml:space="preserve"> to</w:t>
      </w:r>
      <w:r w:rsidR="006812D3">
        <w:t xml:space="preserve"> improve</w:t>
      </w:r>
      <w:r w:rsidR="00CD0638">
        <w:t xml:space="preserve"> the </w:t>
      </w:r>
      <w:r w:rsidR="003F3FC0">
        <w:t xml:space="preserve">SPGR </w:t>
      </w:r>
      <w:r w:rsidR="00CD0638">
        <w:t>qMT acquisition time</w:t>
      </w:r>
      <w:r w:rsidR="003F3FC0">
        <w:t xml:space="preserve"> w</w:t>
      </w:r>
      <w:r>
        <w:t>hich originally consisted of over 60</w:t>
      </w:r>
      <w:r w:rsidR="003F3FC0">
        <w:t xml:space="preserve"> qMT measurements </w:t>
      </w:r>
      <w:r w:rsidR="003F3FC0">
        <w:fldChar w:fldCharType="begin"/>
      </w:r>
      <w:r w:rsidR="003F3FC0">
        <w:instrText xml:space="preserve"> </w:instrText>
      </w:r>
      <w:r w:rsidR="005B5BB8">
        <w:instrText>ADDIN</w:instrText>
      </w:r>
      <w:r w:rsidR="003F3FC0">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3F3FC0">
        <w:fldChar w:fldCharType="separate"/>
      </w:r>
      <w:r w:rsidR="003F3FC0">
        <w:rPr>
          <w:noProof/>
        </w:rPr>
        <w:t>(</w:t>
      </w:r>
      <w:hyperlink w:anchor="_ENREF_1_7" w:tooltip="Sled, 2001 #17" w:history="1">
        <w:r w:rsidR="00876B92">
          <w:rPr>
            <w:noProof/>
          </w:rPr>
          <w:t>7</w:t>
        </w:r>
      </w:hyperlink>
      <w:r w:rsidR="003F3FC0">
        <w:rPr>
          <w:noProof/>
        </w:rPr>
        <w:t>)</w:t>
      </w:r>
      <w:r w:rsidR="003F3FC0">
        <w:fldChar w:fldCharType="end"/>
      </w:r>
      <w:r w:rsidR="003F3FC0">
        <w:t xml:space="preserve">, limiting it to a single slice. </w:t>
      </w:r>
      <w:r w:rsidR="00C75196">
        <w:t>The first</w:t>
      </w:r>
      <w:r w:rsidR="006C0DFE">
        <w:t xml:space="preserve"> three-dimensional </w:t>
      </w:r>
      <w:r w:rsidR="00C75196">
        <w:t xml:space="preserve">qMT </w:t>
      </w:r>
      <w:r w:rsidR="006C0DFE">
        <w:t xml:space="preserve">brain scan </w:t>
      </w:r>
      <w:r w:rsidR="00C75196">
        <w:t xml:space="preserve">was achieved </w:t>
      </w:r>
      <w:r>
        <w:t>using a</w:t>
      </w:r>
      <w:r w:rsidR="00402639">
        <w:t xml:space="preserve"> “uniform” </w:t>
      </w:r>
      <w:r>
        <w:t xml:space="preserve">acquisition </w:t>
      </w:r>
      <w:r w:rsidR="00402639">
        <w:t xml:space="preserve">protocol by </w:t>
      </w:r>
      <w:r w:rsidR="00C75196">
        <w:t>reducing the number of off-resonance frequencies (Δ) to 5</w:t>
      </w:r>
      <w:r w:rsidR="00181ADE">
        <w:t xml:space="preserve"> (</w:t>
      </w:r>
      <w:r w:rsidR="00402639">
        <w:t xml:space="preserve">uniformly </w:t>
      </w:r>
      <w:r w:rsidR="00181ADE">
        <w:t>ranging between 400 Hz and 20 kHz)</w:t>
      </w:r>
      <w:r w:rsidR="00C75196">
        <w:t xml:space="preserve"> and MT flip angles (FA</w:t>
      </w:r>
      <w:r w:rsidR="00C75196">
        <w:rPr>
          <w:vertAlign w:val="subscript"/>
        </w:rPr>
        <w:t>MT</w:t>
      </w:r>
      <w:r w:rsidR="00C75196">
        <w:t>) to 2</w:t>
      </w:r>
      <w:r w:rsidR="00181ADE">
        <w:t xml:space="preserve"> (high and low values)</w:t>
      </w:r>
      <w:r>
        <w:t>,</w:t>
      </w:r>
      <w:r w:rsidR="00C75196">
        <w:t xml:space="preserve"> for a total of </w:t>
      </w:r>
      <w:r>
        <w:t xml:space="preserve">MT-weighted </w:t>
      </w:r>
      <w:r w:rsidR="00C75196">
        <w:t>10 measurements</w:t>
      </w:r>
      <w:r w:rsidR="00070151">
        <w:t xml:space="preserve"> </w: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 </w:instrTex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DATA </w:instrText>
      </w:r>
      <w:r w:rsidR="00070151">
        <w:fldChar w:fldCharType="end"/>
      </w:r>
      <w:r w:rsidR="00070151">
        <w:fldChar w:fldCharType="separate"/>
      </w:r>
      <w:r w:rsidR="00070151">
        <w:rPr>
          <w:noProof/>
        </w:rPr>
        <w:t>(</w:t>
      </w:r>
      <w:hyperlink w:anchor="_ENREF_1_18" w:tooltip="Cercignani, 2005 #3688" w:history="1">
        <w:r w:rsidR="00876B92">
          <w:rPr>
            <w:noProof/>
          </w:rPr>
          <w:t>18</w:t>
        </w:r>
      </w:hyperlink>
      <w:r w:rsidR="00070151">
        <w:rPr>
          <w:noProof/>
        </w:rPr>
        <w:t>)</w:t>
      </w:r>
      <w:r w:rsidR="00070151">
        <w:fldChar w:fldCharType="end"/>
      </w:r>
      <w:r w:rsidR="00C75196">
        <w:t>.</w:t>
      </w:r>
      <w:r w:rsidR="00070151">
        <w:t xml:space="preserve"> Other studies went further</w:t>
      </w:r>
      <w:r>
        <w:t>,</w:t>
      </w:r>
      <w:r w:rsidR="00070151">
        <w:t xml:space="preserve"> optimizing the protocol Δ and FA</w:t>
      </w:r>
      <w:r w:rsidR="00070151">
        <w:rPr>
          <w:vertAlign w:val="subscript"/>
        </w:rPr>
        <w:t>MT</w:t>
      </w:r>
      <w:r w:rsidR="00070151">
        <w:t xml:space="preserve"> values using the Cramér-Rao lower bound (CRLB) as an optimization condition to minimize parameter variances, using simulated annealing </w:t>
      </w:r>
      <w:r w:rsidR="00070151">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070151">
        <w:fldChar w:fldCharType="separate"/>
      </w:r>
      <w:r w:rsidR="00070151">
        <w:rPr>
          <w:noProof/>
        </w:rPr>
        <w:t>(</w:t>
      </w:r>
      <w:hyperlink w:anchor="_ENREF_1_19" w:tooltip="Cercignani, 2006 #3570" w:history="1">
        <w:r w:rsidR="00876B92">
          <w:rPr>
            <w:noProof/>
          </w:rPr>
          <w:t>19</w:t>
        </w:r>
      </w:hyperlink>
      <w:r w:rsidR="00070151">
        <w:rPr>
          <w:noProof/>
        </w:rPr>
        <w:t>)</w:t>
      </w:r>
      <w:r w:rsidR="00070151">
        <w:fldChar w:fldCharType="end"/>
      </w:r>
      <w:r w:rsidR="00070151">
        <w:t xml:space="preserve"> or an i</w:t>
      </w:r>
      <w:r w:rsidR="002D2ED1">
        <w:t>terative</w:t>
      </w:r>
      <w:r w:rsidR="00070151">
        <w:t xml:space="preserve"> red</w:t>
      </w:r>
      <w:r w:rsidR="002D2ED1">
        <w:t xml:space="preserve">uction procedure from an initial search space </w: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 </w:instrTex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DATA </w:instrText>
      </w:r>
      <w:r w:rsidR="002D2ED1">
        <w:fldChar w:fldCharType="end"/>
      </w:r>
      <w:r w:rsidR="002D2ED1">
        <w:fldChar w:fldCharType="separate"/>
      </w:r>
      <w:r w:rsidR="002D2ED1">
        <w:rPr>
          <w:noProof/>
        </w:rPr>
        <w:t>(</w:t>
      </w:r>
      <w:hyperlink w:anchor="_ENREF_1_17" w:tooltip="Levesque, 2011 #2822" w:history="1">
        <w:r w:rsidR="00876B92">
          <w:rPr>
            <w:noProof/>
          </w:rPr>
          <w:t>17</w:t>
        </w:r>
      </w:hyperlink>
      <w:r w:rsidR="002D2ED1">
        <w:rPr>
          <w:noProof/>
        </w:rPr>
        <w:t>)</w:t>
      </w:r>
      <w:r w:rsidR="002D2ED1">
        <w:fldChar w:fldCharType="end"/>
      </w:r>
      <w:r w:rsidR="002D2ED1">
        <w:t xml:space="preserve">. </w:t>
      </w:r>
      <w:r w:rsidR="00504B6E">
        <w:t>Rapid k-space readout techniques</w:t>
      </w:r>
      <w:r>
        <w:t xml:space="preserve"> such as echo planar imaging have</w:t>
      </w:r>
      <w:r w:rsidR="00504B6E">
        <w:t xml:space="preserve"> also been proposed to improve acquisition times </w: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DATA </w:instrText>
      </w:r>
      <w:r w:rsidR="00504B6E">
        <w:fldChar w:fldCharType="end"/>
      </w:r>
      <w:r w:rsidR="00504B6E">
        <w:fldChar w:fldCharType="separate"/>
      </w:r>
      <w:r w:rsidR="00504B6E">
        <w:rPr>
          <w:noProof/>
        </w:rPr>
        <w:t>(</w:t>
      </w:r>
      <w:hyperlink w:anchor="_ENREF_1_20" w:tooltip="Battiston, 2017 #8257" w:history="1">
        <w:r w:rsidR="00876B92">
          <w:rPr>
            <w:noProof/>
          </w:rPr>
          <w:t>20</w:t>
        </w:r>
      </w:hyperlink>
      <w:r w:rsidR="00504B6E">
        <w:rPr>
          <w:noProof/>
        </w:rPr>
        <w:t>)</w:t>
      </w:r>
      <w:r w:rsidR="00504B6E">
        <w:fldChar w:fldCharType="end"/>
      </w:r>
      <w:r w:rsidR="00504B6E">
        <w:t>.</w:t>
      </w:r>
      <w:r w:rsidR="00CE64AB">
        <w:t xml:space="preserve"> </w:t>
      </w:r>
      <w:r w:rsidR="00402639">
        <w:t>The choice of B</w:t>
      </w:r>
      <w:r w:rsidR="00402639">
        <w:rPr>
          <w:vertAlign w:val="subscript"/>
        </w:rPr>
        <w:t>0</w:t>
      </w:r>
      <w:r w:rsidR="00402639">
        <w:t>/B</w:t>
      </w:r>
      <w:r w:rsidR="00402639">
        <w:rPr>
          <w:vertAlign w:val="subscript"/>
        </w:rPr>
        <w:t>1</w:t>
      </w:r>
      <w:r w:rsidR="00402639">
        <w:t>/T</w:t>
      </w:r>
      <w:r w:rsidR="00402639">
        <w:rPr>
          <w:vertAlign w:val="subscript"/>
        </w:rPr>
        <w:t>1</w:t>
      </w:r>
      <w:r w:rsidR="00402639">
        <w:t xml:space="preserve"> mapping techniques have</w:t>
      </w:r>
      <w:r w:rsidR="000146A3">
        <w:t xml:space="preserve"> also</w:t>
      </w:r>
      <w:r w:rsidR="00402639">
        <w:t xml:space="preserve"> evolved over time, with researchers typically choosing the </w:t>
      </w:r>
      <w:r w:rsidR="000146A3">
        <w:t xml:space="preserve">most </w:t>
      </w:r>
      <w:r w:rsidR="00402639">
        <w:t>rapid and reliable technique available at their disposal. For instance, the evolution from single-slice qMT imaging to whole-brain imaging required a switch from single-slice T</w:t>
      </w:r>
      <w:r w:rsidR="00402639">
        <w:rPr>
          <w:vertAlign w:val="subscript"/>
        </w:rPr>
        <w:t>1</w:t>
      </w:r>
      <w:r w:rsidR="00402639">
        <w:t xml:space="preserve"> mapping techniques (e.g. inversion recovery – IR, Look-Locker – LL) to 3D techniques (e.g. Variable Flip Angle – VFA). However, recent work has shown that this </w:t>
      </w:r>
      <w:r w:rsidR="000146A3">
        <w:t>transition</w:t>
      </w:r>
      <w:r w:rsidR="00402639">
        <w:t xml:space="preserve"> may have an important impact on the fitting parameters, since IR is a B</w:t>
      </w:r>
      <w:r w:rsidR="00402639">
        <w:rPr>
          <w:vertAlign w:val="subscript"/>
        </w:rPr>
        <w:t>1</w:t>
      </w:r>
      <w:r w:rsidR="00402639">
        <w:t>-insensitive technique</w:t>
      </w:r>
      <w:r w:rsidR="00163F81">
        <w:t xml:space="preserve"> </w: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1" w:tooltip="Barral, 2010 #168" w:history="1">
        <w:r w:rsidR="00876B92">
          <w:rPr>
            <w:noProof/>
          </w:rPr>
          <w:t>21</w:t>
        </w:r>
      </w:hyperlink>
      <w:r w:rsidR="00163F81">
        <w:rPr>
          <w:noProof/>
        </w:rPr>
        <w:t>)</w:t>
      </w:r>
      <w:r w:rsidR="00163F81">
        <w:fldChar w:fldCharType="end"/>
      </w:r>
      <w:r w:rsidR="00402639">
        <w:t>, whereas VFA is a B</w:t>
      </w:r>
      <w:r w:rsidR="00402639">
        <w:rPr>
          <w:vertAlign w:val="subscript"/>
        </w:rPr>
        <w:t>1</w:t>
      </w:r>
      <w:r w:rsidR="00402639">
        <w:t>-sensitive technique</w:t>
      </w:r>
      <w:r w:rsidR="00163F81">
        <w:t xml:space="preserve"> </w: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2" w:tooltip="Liberman, 2014 #8204" w:history="1">
        <w:r w:rsidR="00876B92">
          <w:rPr>
            <w:noProof/>
          </w:rPr>
          <w:t>22</w:t>
        </w:r>
      </w:hyperlink>
      <w:r w:rsidR="00163F81">
        <w:rPr>
          <w:noProof/>
        </w:rPr>
        <w:t>)</w:t>
      </w:r>
      <w:r w:rsidR="00163F81">
        <w:fldChar w:fldCharType="end"/>
      </w:r>
      <w:r w:rsidR="00402639">
        <w:t xml:space="preserve">. </w:t>
      </w:r>
      <w:r w:rsidR="004F77E5">
        <w:t>F</w:t>
      </w:r>
      <w:r w:rsidR="00876B92">
        <w:t xml:space="preserve">or a uniform 10-pt </w:t>
      </w:r>
      <w:r w:rsidR="004F77E5">
        <w:t xml:space="preserve">SPGR </w:t>
      </w:r>
      <w:r w:rsidR="00876B92">
        <w:t>qMT protocol</w:t>
      </w:r>
      <w:r w:rsidR="004F77E5">
        <w:t>, it was demonstrated</w:t>
      </w:r>
      <w:r w:rsidR="00876B92">
        <w:t xml:space="preserve"> </w:t>
      </w:r>
      <w:r w:rsidR="00402639">
        <w:t>that</w:t>
      </w:r>
      <w:r w:rsidR="00876B92">
        <w:t xml:space="preserve"> the pool-size ratio F</w:t>
      </w:r>
      <w:r w:rsidR="00402639">
        <w:t xml:space="preserve"> </w:t>
      </w:r>
      <w:r w:rsidR="00876B92">
        <w:t>is much less sensitive to B</w:t>
      </w:r>
      <w:r w:rsidR="00876B92">
        <w:rPr>
          <w:vertAlign w:val="subscript"/>
        </w:rPr>
        <w:t>1</w:t>
      </w:r>
      <w:r w:rsidR="00876B92">
        <w:t xml:space="preserve"> errors if the qMT protocol uses VFA</w:t>
      </w:r>
      <w:r w:rsidR="00402639">
        <w:t xml:space="preserve"> T</w:t>
      </w:r>
      <w:r w:rsidR="00402639">
        <w:rPr>
          <w:vertAlign w:val="subscript"/>
        </w:rPr>
        <w:t>1</w:t>
      </w:r>
      <w:r w:rsidR="00876B92">
        <w:t xml:space="preserve"> mapping</w:t>
      </w:r>
      <w:r w:rsidR="00600173">
        <w:t>,</w:t>
      </w:r>
      <w:r w:rsidR="004F77E5">
        <w:t xml:space="preserve"> relative to</w:t>
      </w:r>
      <w:r w:rsidR="00876B92">
        <w:t xml:space="preserve"> B</w:t>
      </w:r>
      <w:r w:rsidR="00876B92">
        <w:rPr>
          <w:vertAlign w:val="subscript"/>
        </w:rPr>
        <w:t>1</w:t>
      </w:r>
      <w:r w:rsidR="00876B92">
        <w:t>-insensitive T</w:t>
      </w:r>
      <w:r w:rsidR="00876B92">
        <w:rPr>
          <w:vertAlign w:val="subscript"/>
        </w:rPr>
        <w:t>1</w:t>
      </w:r>
      <w:r w:rsidR="00876B92">
        <w:t xml:space="preserve"> mapping techniques </w:t>
      </w:r>
      <w:r w:rsidR="00876B92">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876B92">
        <w:fldChar w:fldCharType="separate"/>
      </w:r>
      <w:r w:rsidR="00876B92">
        <w:rPr>
          <w:noProof/>
        </w:rPr>
        <w:t>(</w:t>
      </w:r>
      <w:hyperlink w:anchor="_ENREF_1_23" w:tooltip="Boudreau, 2017 #8255" w:history="1">
        <w:r w:rsidR="00876B92">
          <w:rPr>
            <w:noProof/>
          </w:rPr>
          <w:t>23</w:t>
        </w:r>
      </w:hyperlink>
      <w:r w:rsidR="00876B92">
        <w:rPr>
          <w:noProof/>
        </w:rPr>
        <w:t>)</w:t>
      </w:r>
      <w:r w:rsidR="00876B92">
        <w:fldChar w:fldCharType="end"/>
      </w:r>
      <w:r w:rsidR="00876B92">
        <w:t>.</w:t>
      </w:r>
      <w:r w:rsidR="000B372A">
        <w:t xml:space="preserve"> </w:t>
      </w:r>
      <w:r w:rsidR="00600173">
        <w:t>Since that work used a fixed qMT acquisition protocol to demonstrate the benefit of using VFA T</w:t>
      </w:r>
      <w:r w:rsidR="00600173">
        <w:rPr>
          <w:vertAlign w:val="subscript"/>
        </w:rPr>
        <w:t>1</w:t>
      </w:r>
      <w:r w:rsidR="00600173">
        <w:t xml:space="preserve"> mapping for F, it raised an interesting question: is it </w:t>
      </w:r>
      <w:r w:rsidR="000B372A">
        <w:t xml:space="preserve">possible to further improve the </w:t>
      </w:r>
      <w:r w:rsidR="00600173">
        <w:t>robustness of</w:t>
      </w:r>
      <w:r w:rsidR="000B372A">
        <w:t xml:space="preserve"> F</w:t>
      </w:r>
      <w:r w:rsidR="00600173">
        <w:t xml:space="preserve"> against B</w:t>
      </w:r>
      <w:r w:rsidR="00600173">
        <w:rPr>
          <w:vertAlign w:val="subscript"/>
        </w:rPr>
        <w:t>1</w:t>
      </w:r>
      <w:r w:rsidR="00600173">
        <w:t xml:space="preserve"> inaccuracies</w:t>
      </w:r>
      <w:r w:rsidR="000B372A">
        <w:t xml:space="preserve"> by optimizing </w:t>
      </w:r>
      <w:r w:rsidR="00600173">
        <w:t>the qMT acquisition protocol for B</w:t>
      </w:r>
      <w:r w:rsidR="00600173">
        <w:rPr>
          <w:vertAlign w:val="subscript"/>
        </w:rPr>
        <w:t>1</w:t>
      </w:r>
      <w:r w:rsidR="00600173">
        <w:t>-insensitivity?</w:t>
      </w:r>
    </w:p>
    <w:p w14:paraId="3869F53F" w14:textId="0E32B3CD" w:rsidR="00876B92" w:rsidRPr="0024736F" w:rsidRDefault="009C6F63" w:rsidP="00036340">
      <w:r>
        <w:lastRenderedPageBreak/>
        <w:t>The</w:t>
      </w:r>
      <w:r w:rsidR="00876B92">
        <w:t xml:space="preserve"> aim of this work is to</w:t>
      </w:r>
      <w:r w:rsidR="00E96B93">
        <w:t xml:space="preserve"> develop a method to</w:t>
      </w:r>
      <w:r w:rsidR="00876B92">
        <w:t xml:space="preserve"> </w:t>
      </w:r>
      <w:r w:rsidR="00E96B93">
        <w:t>optimize</w:t>
      </w:r>
      <w:r>
        <w:t xml:space="preserve"> the</w:t>
      </w:r>
      <w:r w:rsidR="00876B92">
        <w:t xml:space="preserve"> B</w:t>
      </w:r>
      <w:r w:rsidR="00876B92">
        <w:rPr>
          <w:vertAlign w:val="subscript"/>
        </w:rPr>
        <w:t>1</w:t>
      </w:r>
      <w:r w:rsidR="00876B92">
        <w:t xml:space="preserve">-sensitivity of qMT </w:t>
      </w:r>
      <w:r w:rsidR="0067111B">
        <w:t>parameter</w:t>
      </w:r>
      <w:r>
        <w:t>s (particularly F)</w:t>
      </w:r>
      <w:r w:rsidR="00E96B93">
        <w:t xml:space="preserve"> for a fixed T</w:t>
      </w:r>
      <w:r w:rsidR="00E96B93">
        <w:rPr>
          <w:vertAlign w:val="subscript"/>
        </w:rPr>
        <w:t>1</w:t>
      </w:r>
      <w:r w:rsidR="00E96B93">
        <w:t xml:space="preserve"> mapping method,</w:t>
      </w:r>
      <w:r w:rsidR="0067111B">
        <w:t xml:space="preserve"> </w:t>
      </w:r>
      <w:r w:rsidR="00876B92">
        <w:t xml:space="preserve">by </w:t>
      </w:r>
      <w:r w:rsidR="0067111B">
        <w:t>regularizing</w:t>
      </w:r>
      <w:r w:rsidR="00876B92">
        <w:t xml:space="preserve"> </w:t>
      </w:r>
      <w:r w:rsidR="0067111B">
        <w:t xml:space="preserve">the </w:t>
      </w:r>
      <w:r w:rsidR="00876B92">
        <w:t>CRLB optimization</w:t>
      </w:r>
      <w:r w:rsidR="0067111B">
        <w:t xml:space="preserve"> condition with a B</w:t>
      </w:r>
      <w:r w:rsidR="0067111B">
        <w:rPr>
          <w:vertAlign w:val="subscript"/>
        </w:rPr>
        <w:t>1</w:t>
      </w:r>
      <w:r w:rsidR="0067111B">
        <w:t>-sensitivity term</w:t>
      </w:r>
      <w:r w:rsidR="00876B92">
        <w:t>.</w:t>
      </w:r>
      <w:r w:rsidR="003B158F">
        <w:t xml:space="preserve"> We fi</w:t>
      </w:r>
      <w:r w:rsidR="0024736F">
        <w:t xml:space="preserve">rst </w:t>
      </w:r>
      <w:r w:rsidR="001924B0">
        <w:t>developed</w:t>
      </w:r>
      <w:r w:rsidR="0024736F">
        <w:t xml:space="preserve"> </w:t>
      </w:r>
      <w:r w:rsidR="00E96B93">
        <w:t xml:space="preserve">a </w:t>
      </w:r>
      <w:r w:rsidR="0024736F">
        <w:t>B</w:t>
      </w:r>
      <w:r w:rsidR="0024736F">
        <w:rPr>
          <w:vertAlign w:val="subscript"/>
        </w:rPr>
        <w:t>1</w:t>
      </w:r>
      <w:r w:rsidR="0024736F">
        <w:t xml:space="preserve">-sensitivity expression which </w:t>
      </w:r>
      <w:r w:rsidR="001924B0">
        <w:t>was</w:t>
      </w:r>
      <w:r w:rsidR="00E96B93">
        <w:t xml:space="preserve"> used to </w:t>
      </w:r>
      <w:r w:rsidR="0024736F">
        <w:t>regularize</w:t>
      </w:r>
      <w:r w:rsidR="00E96B93">
        <w:t xml:space="preserve"> the</w:t>
      </w:r>
      <w:r w:rsidR="0024736F">
        <w:t xml:space="preserve"> CRLB co</w:t>
      </w:r>
      <w:r w:rsidR="001924B0">
        <w:t xml:space="preserve">ndition. Using simulations, we then </w:t>
      </w:r>
      <w:r w:rsidR="0024736F">
        <w:t>explore</w:t>
      </w:r>
      <w:r w:rsidR="001924B0">
        <w:t>d</w:t>
      </w:r>
      <w:r w:rsidR="0024736F">
        <w:t xml:space="preserve"> the B</w:t>
      </w:r>
      <w:r w:rsidR="0024736F">
        <w:rPr>
          <w:vertAlign w:val="subscript"/>
        </w:rPr>
        <w:t>1</w:t>
      </w:r>
      <w:r w:rsidR="001924B0">
        <w:t>-sensitivity of qMT for different</w:t>
      </w:r>
      <w:r w:rsidR="0024736F">
        <w:t xml:space="preserve"> uniform protocol configurations. The </w:t>
      </w:r>
      <w:r w:rsidR="00900533">
        <w:t>optimal regularization term</w:t>
      </w:r>
      <w:r w:rsidR="0024736F">
        <w:t xml:space="preserve"> for the pool-size ratio</w:t>
      </w:r>
      <w:r w:rsidR="00900533">
        <w:t xml:space="preserve"> was determined</w:t>
      </w:r>
      <w:r w:rsidR="0024736F">
        <w:t xml:space="preserve">, and a sample qMT protocol </w:t>
      </w:r>
      <w:r w:rsidR="00900533">
        <w:t>was</w:t>
      </w:r>
      <w:r w:rsidR="0024736F">
        <w:t xml:space="preserve"> iteratively optimized </w:t>
      </w:r>
      <w:r w:rsidR="00900533">
        <w:t>using the</w:t>
      </w:r>
      <w:r w:rsidR="0024736F">
        <w:t xml:space="preserve"> CRLB</w:t>
      </w:r>
      <w:r w:rsidR="00900533">
        <w:t xml:space="preserve"> condition</w:t>
      </w:r>
      <w:r w:rsidR="0024736F">
        <w:t xml:space="preserve"> both with and without the regularization term. The robustness of three protocols (uniform, CRLB, CRLB + B</w:t>
      </w:r>
      <w:r w:rsidR="0024736F">
        <w:rPr>
          <w:vertAlign w:val="subscript"/>
        </w:rPr>
        <w:t>1</w:t>
      </w:r>
      <w:r w:rsidR="0024736F">
        <w:t xml:space="preserve"> regularization) </w:t>
      </w:r>
      <w:r w:rsidR="00AB7316">
        <w:t>were</w:t>
      </w:r>
      <w:r w:rsidR="0024736F">
        <w:t xml:space="preserve"> then </w:t>
      </w:r>
      <w:r w:rsidR="00AB7316">
        <w:t>investigated</w:t>
      </w:r>
      <w:r w:rsidR="0024736F">
        <w:t xml:space="preserve"> using Monte Carlo si</w:t>
      </w:r>
      <w:r w:rsidR="0071288D">
        <w:t>mulations for a range of signal-to-</w:t>
      </w:r>
      <w:r w:rsidR="0024736F">
        <w:t>noise (SNR), B</w:t>
      </w:r>
      <w:r w:rsidR="0024736F">
        <w:rPr>
          <w:vertAlign w:val="subscript"/>
        </w:rPr>
        <w:t>1</w:t>
      </w:r>
      <w:r w:rsidR="0024736F">
        <w:t>-inaccuracies, and tissue values.</w:t>
      </w:r>
    </w:p>
    <w:p w14:paraId="5D5EE567" w14:textId="61F6B9F0" w:rsidR="001D6AF7" w:rsidRPr="00A1015D" w:rsidRDefault="001D6AF7" w:rsidP="001D6AF7">
      <w:pPr>
        <w:pStyle w:val="Titre1"/>
      </w:pPr>
      <w:r>
        <w:t>THEORY</w:t>
      </w:r>
    </w:p>
    <w:p w14:paraId="3EBFECB5" w14:textId="1C973DC6" w:rsidR="004C36A8" w:rsidRDefault="00B17FBB" w:rsidP="00246C05">
      <w:r>
        <w:t>In the presence of a small inaccuracy of a measurement parameter, such as B</w:t>
      </w:r>
      <w:r>
        <w:rPr>
          <w:vertAlign w:val="subscript"/>
        </w:rPr>
        <w:t>1</w:t>
      </w:r>
      <w:r>
        <w:t xml:space="preserve"> in qMT, </w:t>
      </w:r>
      <w:r w:rsidR="00F34503">
        <w:t>this</w:t>
      </w:r>
      <w:r w:rsidR="00726C52">
        <w:t xml:space="preserve"> </w:t>
      </w:r>
      <w:r>
        <w:t xml:space="preserve">error will propagate to the fitting parameters of the model. </w:t>
      </w:r>
      <w:r w:rsidR="00940323">
        <w:t xml:space="preserve">The behavior of </w:t>
      </w:r>
      <w:r w:rsidR="00F34503">
        <w:t xml:space="preserve">how </w:t>
      </w:r>
      <w:r w:rsidR="00940323">
        <w:t>this</w:t>
      </w:r>
      <w:r w:rsidR="00F34503">
        <w:t xml:space="preserve"> propagate</w:t>
      </w:r>
      <w:r w:rsidR="00940323">
        <w:t xml:space="preserve"> error </w:t>
      </w:r>
      <w:r w:rsidR="00F34503">
        <w:t xml:space="preserve">will impact each fitting parameter </w:t>
      </w:r>
      <w:r w:rsidR="00940323">
        <w:t>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76B92">
        <w:instrText xml:space="preserve"> </w:instrText>
      </w:r>
      <w:r w:rsidR="005B5BB8">
        <w:instrText>ADDIN</w:instrText>
      </w:r>
      <w:r w:rsidR="00876B92">
        <w:instrText xml:space="preserve"> EN.CITE &lt;EndNote&gt;&lt;Cite&gt;&lt;Author&gt;Cruz&lt;/Author&gt;&lt;Year&gt;1973&lt;/Year&gt;&lt;RecNum&gt;8188&lt;/RecNum&gt;&lt;DisplayText&gt;(2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76B92">
        <w:rPr>
          <w:noProof/>
        </w:rPr>
        <w:t>(</w:t>
      </w:r>
      <w:hyperlink w:anchor="_ENREF_1_24" w:tooltip="Cruz, 1973 #8188" w:history="1">
        <w:r w:rsidR="00876B92">
          <w:rPr>
            <w:noProof/>
          </w:rPr>
          <w:t>24</w:t>
        </w:r>
      </w:hyperlink>
      <w:r w:rsidR="00876B92">
        <w:rPr>
          <w:noProof/>
        </w:rPr>
        <w:t>)</w:t>
      </w:r>
      <w:r w:rsidR="008F16CE">
        <w:fldChar w:fldCharType="end"/>
      </w:r>
      <w:r w:rsidR="008F16CE">
        <w:t>. Assuming a small ΔB</w:t>
      </w:r>
      <w:r w:rsidR="008F16CE">
        <w:rPr>
          <w:vertAlign w:val="subscript"/>
        </w:rPr>
        <w:t>1</w:t>
      </w:r>
      <w:r w:rsidR="008F16CE">
        <w:t xml:space="preserve"> and</w:t>
      </w:r>
      <w:r w:rsidR="00F34503">
        <w:t xml:space="preserve"> 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r w:rsidR="00246C05">
        <w:rPr>
          <w:i/>
        </w:rPr>
        <w:t>M</w:t>
      </w:r>
      <w:r w:rsidR="00246C05">
        <w:rPr>
          <w:vertAlign w:val="subscript"/>
        </w:rPr>
        <w:t>meas</w:t>
      </w:r>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876B92">
        <w:rPr>
          <w:noProof/>
        </w:rPr>
        <w:t>(</w:t>
      </w:r>
      <w:hyperlink w:anchor="_ENREF_1_23" w:tooltip="Boudreau, 2017 #8255" w:history="1">
        <w:r w:rsidR="00876B92">
          <w:rPr>
            <w:noProof/>
          </w:rPr>
          <w:t>23</w:t>
        </w:r>
      </w:hyperlink>
      <w:r w:rsidR="00876B92">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F34503">
        <w:tc>
          <w:tcPr>
            <w:tcW w:w="1000" w:type="pct"/>
          </w:tcPr>
          <w:p w14:paraId="58095C2D" w14:textId="77777777" w:rsidR="001D6AF7" w:rsidRPr="00A1015D" w:rsidRDefault="001D6AF7" w:rsidP="005055DA"/>
        </w:tc>
        <w:tc>
          <w:tcPr>
            <w:tcW w:w="3000" w:type="pct"/>
          </w:tcPr>
          <w:p w14:paraId="7A2216A2" w14:textId="77347C28" w:rsidR="001D6AF7" w:rsidRPr="00F84B73" w:rsidRDefault="00C15EEC" w:rsidP="00F34503">
            <w:pPr>
              <w:spacing w:line="240" w:lineRule="auto"/>
            </w:pPr>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F34503">
            <w:pPr>
              <w:jc w:val="right"/>
              <w:rPr>
                <w:b/>
              </w:rPr>
            </w:pPr>
            <w:r w:rsidRPr="00A1015D">
              <w:rPr>
                <w:b/>
              </w:rPr>
              <w:t>[1]</w:t>
            </w:r>
          </w:p>
        </w:tc>
      </w:tr>
    </w:tbl>
    <w:p w14:paraId="20C31207" w14:textId="13C41B93" w:rsidR="00844646" w:rsidRDefault="00844646" w:rsidP="00844646">
      <w:r>
        <w:t xml:space="preserve">where </w:t>
      </w:r>
      <w:r w:rsidRPr="007D708D">
        <w:rPr>
          <w:i/>
        </w:rPr>
        <w:t>p</w:t>
      </w:r>
      <w:r>
        <w:t xml:space="preserve"> are the model fitting parameters (e.g.</w:t>
      </w:r>
      <w:r w:rsidR="007D708D">
        <w:t xml:space="preserve"> for the Sled and Pike</w:t>
      </w:r>
      <w:r w:rsidR="00D54339">
        <w:fldChar w:fldCharType="begin"/>
      </w:r>
      <w:r w:rsidR="00D54339">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D54339">
        <w:fldChar w:fldCharType="separate"/>
      </w:r>
      <w:r w:rsidR="00D54339">
        <w:rPr>
          <w:noProof/>
        </w:rPr>
        <w:t>(</w:t>
      </w:r>
      <w:hyperlink w:anchor="_ENREF_1_1" w:tooltip="Sled, 2000 #3662" w:history="1">
        <w:r w:rsidR="00D54339">
          <w:rPr>
            <w:noProof/>
          </w:rPr>
          <w:t>1</w:t>
        </w:r>
      </w:hyperlink>
      <w:r w:rsidR="00D54339">
        <w:rPr>
          <w:noProof/>
        </w:rPr>
        <w:t>)</w:t>
      </w:r>
      <w:r w:rsidR="00D54339">
        <w:fldChar w:fldCharType="end"/>
      </w:r>
      <w:r w:rsidR="007D708D">
        <w:t xml:space="preserve"> model of qMT:</w:t>
      </w:r>
      <w:r>
        <w:t xml:space="preserve"> </w:t>
      </w:r>
      <w:r w:rsidRPr="00844646">
        <w:t>F, k</w:t>
      </w:r>
      <w:r w:rsidRPr="00844646">
        <w:rPr>
          <w:vertAlign w:val="subscript"/>
        </w:rPr>
        <w:t>f</w:t>
      </w:r>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r w:rsidR="007D708D">
        <w:t>Δ</w:t>
      </w:r>
      <w:r w:rsidR="007D708D" w:rsidRPr="00844646">
        <w:t>k</w:t>
      </w:r>
      <w:r w:rsidR="007D708D" w:rsidRPr="00844646">
        <w:rPr>
          <w:vertAlign w:val="subscript"/>
        </w:rPr>
        <w:t>f</w:t>
      </w:r>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t>
      </w:r>
      <w:r w:rsidR="00F70814">
        <w:t>with</w:t>
      </w:r>
      <w:r>
        <w:t xml:space="preserve"> sensitivities values</w:t>
      </w:r>
      <w:r w:rsidR="00F70814">
        <w:t xml:space="preserve"> elements</w:t>
      </w:r>
      <w: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00D50310">
        <w:t xml:space="preserve"> relative to</w:t>
      </w:r>
      <w:r>
        <w:t xml:space="preserve">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D50310">
        <w:t xml:space="preserve"> described as being the </w:t>
      </w:r>
      <w:r w:rsidR="00D50310">
        <w:lastRenderedPageBreak/>
        <w:t>Jacobian</w:t>
      </w:r>
      <w:r w:rsidR="007D708D">
        <w:t xml:space="preserve"> of the measurement for the fitting parameters</w:t>
      </w:r>
      <w:r w:rsidR="00D50310">
        <w:t>, which we’ll call the Jacobian sensitivity matrix moving forward</w:t>
      </w:r>
      <w:r w:rsidR="007D708D">
        <w:t>.</w:t>
      </w:r>
    </w:p>
    <w:p w14:paraId="04154176" w14:textId="2BBDCB08" w:rsidR="00C82666" w:rsidRPr="007C478C" w:rsidRDefault="007C478C" w:rsidP="007C478C">
      <w:r>
        <w:t>Given a</w:t>
      </w:r>
      <w:r w:rsidR="00D50310">
        <w:t xml:space="preserve"> known</w:t>
      </w:r>
      <w:r>
        <w:t xml:space="preserve"> ΔB</w:t>
      </w:r>
      <w:r>
        <w:rPr>
          <w:vertAlign w:val="subscript"/>
        </w:rPr>
        <w:t>1</w:t>
      </w:r>
      <w:r>
        <w:t xml:space="preserve"> value</w:t>
      </w:r>
      <w:r w:rsidR="00004142">
        <w:t xml:space="preserve"> and </w:t>
      </w:r>
      <w:r w:rsidR="00D50310">
        <w:t>Jacobian sensitivity matrices</w:t>
      </w:r>
      <w:r w:rsidR="00004142">
        <w:t xml:space="preserve"> for </w:t>
      </w:r>
      <w:r w:rsidR="00004142">
        <w:rPr>
          <w:i/>
        </w:rPr>
        <w:t>p</w:t>
      </w:r>
      <w:r w:rsidR="00004142">
        <w:t xml:space="preserve"> and </w:t>
      </w:r>
      <w:r w:rsidR="00004142" w:rsidRPr="00D50310">
        <w:rPr>
          <w:i/>
        </w:rPr>
        <w:t>B</w:t>
      </w:r>
      <w:r w:rsidR="00004142">
        <w:rPr>
          <w:vertAlign w:val="subscript"/>
        </w:rPr>
        <w:t>1</w:t>
      </w:r>
      <w:r>
        <w:t xml:space="preserve">, </w:t>
      </w:r>
      <w:r w:rsidR="00520728">
        <w:t>Eq. 1</w:t>
      </w:r>
      <w:r w:rsidR="00D50310">
        <w:t xml:space="preserve"> can be solved for </w:t>
      </w:r>
      <m:oMath>
        <m:r>
          <m:rPr>
            <m:sty m:val="bi"/>
          </m:rPr>
          <w:rPr>
            <w:rFonts w:ascii="Cambria Math" w:hAnsi="Cambria Math"/>
          </w:rPr>
          <m:t>∆p</m:t>
        </m:r>
      </m:oMath>
      <w:r w:rsidR="00520728">
        <w:t xml:space="preserve">. However, since </w:t>
      </w:r>
      <w:r w:rsidR="00D50310">
        <w:t>Eq. 1 is typically</w:t>
      </w:r>
      <w:r w:rsidR="009D7550">
        <w:t xml:space="preserve">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rsidR="00D50310">
        <w:t xml:space="preserve"> for </w:t>
      </w:r>
      <m:oMath>
        <m:r>
          <m:rPr>
            <m:sty m:val="bi"/>
          </m:rPr>
          <w:rPr>
            <w:rFonts w:ascii="Cambria Math" w:hAnsi="Cambria Math"/>
          </w:rPr>
          <m:t>∆p</m:t>
        </m:r>
      </m:oMath>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4645230" w:rsidR="00F84B73" w:rsidRPr="007C478C" w:rsidRDefault="00C15EEC"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r>
                          <m:rPr>
                            <m:sty m:val="bi"/>
                          </m:rPr>
                          <w:rPr>
                            <w:rFonts w:ascii="Cambria Math" w:hAnsi="Cambria Math"/>
                          </w:rPr>
                          <m:t>∆p</m:t>
                        </m:r>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57D98B45" w14:textId="596F034B"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qMT protocols must also be designed for robustness again noise</w:t>
      </w:r>
      <w:r w:rsidR="00BA4187">
        <w:t xml:space="preserve"> naturally occurring in</w:t>
      </w:r>
      <w:r>
        <w:t xml:space="preserve"> measured signals.</w:t>
      </w:r>
      <w:r w:rsidR="00A42C39">
        <w:t xml:space="preserve"> For this purpose, the Cram</w:t>
      </w:r>
      <w:r w:rsidR="00CC09A3">
        <w:t>é</w:t>
      </w:r>
      <w:r w:rsidR="00A42C39">
        <w:t xml:space="preserve">r-Rao lower bound (CRLB) </w:t>
      </w:r>
      <w:r w:rsidR="00BA4187">
        <w:t>h</w:t>
      </w:r>
      <w:r w:rsidR="00A42C39">
        <w:t xml:space="preserve">as been shown to be an adequate and sufficient estimate to minimize the variance in fitted </w:t>
      </w:r>
      <w:r w:rsidR="00BA4187">
        <w:t xml:space="preserve">qMT </w:t>
      </w:r>
      <w:r w:rsidR="00A42C39">
        <w:t xml:space="preserve">parameters due to experimental noise </w:t>
      </w:r>
      <w:r w:rsidR="00A42C39">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070151">
        <w:rPr>
          <w:noProof/>
        </w:rPr>
        <w:t>(</w:t>
      </w:r>
      <w:hyperlink w:anchor="_ENREF_1_19" w:tooltip="Cercignani, 2006 #3570" w:history="1">
        <w:r w:rsidR="00876B92">
          <w:rPr>
            <w:noProof/>
          </w:rPr>
          <w:t>19</w:t>
        </w:r>
      </w:hyperlink>
      <w:r w:rsidR="00070151">
        <w:rPr>
          <w:noProof/>
        </w:rPr>
        <w:t>)</w:t>
      </w:r>
      <w:r w:rsidR="00A42C39">
        <w:fldChar w:fldCharType="end"/>
      </w:r>
      <w:r w:rsidR="00A42C39">
        <w:t>.</w:t>
      </w:r>
    </w:p>
    <w:p w14:paraId="0CCA24A8" w14:textId="2564663A" w:rsidR="00A42C39" w:rsidRDefault="00A42C39" w:rsidP="001A3257">
      <w:r>
        <w:t>Consider the Fisher information matrix</w:t>
      </w:r>
      <w:r w:rsidR="003D150C">
        <w:t xml:space="preserve"> (FIM)</w:t>
      </w:r>
      <w:r>
        <w:t xml:space="preserve">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6F744DD1" w:rsidR="00F0628E" w:rsidRDefault="00A42C39" w:rsidP="00153698">
      <w:r>
        <w:t xml:space="preserve">where σ is the standard deviation of the noise, and </w:t>
      </w:r>
      <w:r>
        <w:rPr>
          <w:b/>
        </w:rPr>
        <w:t>x</w:t>
      </w:r>
      <w:r>
        <w:rPr>
          <w:i/>
          <w:vertAlign w:val="subscript"/>
        </w:rPr>
        <w:t>n</w:t>
      </w:r>
      <w:r>
        <w:t xml:space="preserve"> is the acquisition protocol for the </w:t>
      </w:r>
      <w:r>
        <w:rPr>
          <w:i/>
        </w:rPr>
        <w:t>n</w:t>
      </w:r>
      <w:r>
        <w:rPr>
          <w:vertAlign w:val="superscript"/>
        </w:rPr>
        <w:t>th</w:t>
      </w:r>
      <w:r>
        <w:t xml:space="preserve"> </w:t>
      </w:r>
      <w:r w:rsidR="00BA4187">
        <w:t xml:space="preserve">measurement out of </w:t>
      </w:r>
      <w:r w:rsidR="00153698">
        <w:t>N unique measurements</w:t>
      </w:r>
      <w:r>
        <w:t>. The CRLB is defined as the</w:t>
      </w:r>
      <w:r w:rsidR="003D150C">
        <w:t xml:space="preserve"> diagonal elements</w:t>
      </w:r>
      <w:r w:rsidR="006F572D">
        <w:t xml:space="preserve"> of </w:t>
      </w:r>
      <w:r w:rsidR="006F572D">
        <w:rPr>
          <w:b/>
        </w:rPr>
        <w:t>J</w:t>
      </w:r>
      <w:r w:rsidR="006F572D">
        <w:rPr>
          <w:vertAlign w:val="superscript"/>
        </w:rPr>
        <w:t>-1</w:t>
      </w:r>
      <w:r>
        <w:t>,</w:t>
      </w:r>
      <w:r w:rsidR="006F572D">
        <w:t xml:space="preserve"> and the trace of this matrix provides an overall estimate of the minimum variance of a model. H</w:t>
      </w:r>
      <w:r>
        <w:t>owever</w:t>
      </w:r>
      <w:r w:rsidR="006F572D">
        <w:t>,</w:t>
      </w:r>
      <w:r>
        <w:t xml:space="preserve"> </w:t>
      </w:r>
      <w:r w:rsidR="006F572D">
        <w:t>because</w:t>
      </w:r>
      <w:r w:rsidR="00153698">
        <w:t xml:space="preserve"> the </w:t>
      </w:r>
      <w:r w:rsidR="006F572D">
        <w:t xml:space="preserve">qMT fitting parameters differ largely in their </w:t>
      </w:r>
      <w:r w:rsidR="00153698">
        <w:t>order of magnitudes, the parameter-normalized CRLB</w:t>
      </w:r>
      <w:r w:rsidR="008F252E">
        <w:t xml:space="preserve"> (</w:t>
      </w:r>
      <w:r w:rsidR="008F252E">
        <w:rPr>
          <w:i/>
        </w:rPr>
        <w:t>V</w:t>
      </w:r>
      <w:r w:rsidR="008F252E">
        <w:t>)</w:t>
      </w:r>
      <w:r w:rsidR="00153698">
        <w:t xml:space="preserve"> is defined </w:t>
      </w:r>
      <w:r w:rsidR="00153698">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070151">
        <w:rPr>
          <w:noProof/>
        </w:rPr>
        <w:t>(</w:t>
      </w:r>
      <w:hyperlink w:anchor="_ENREF_1_19" w:tooltip="Cercignani, 2006 #3570" w:history="1">
        <w:r w:rsidR="00876B92">
          <w:rPr>
            <w:noProof/>
          </w:rPr>
          <w:t>19</w:t>
        </w:r>
      </w:hyperlink>
      <w:r w:rsidR="00070151">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53B1AA4E"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fldChar w:fldCharType="separate"/>
      </w:r>
      <w:r w:rsidR="009B778A">
        <w:rPr>
          <w:noProof/>
        </w:rPr>
        <w:t>(</w:t>
      </w:r>
      <w:hyperlink w:anchor="_ENREF_1_17" w:tooltip="Levesque, 2011 #2822" w:history="1">
        <w:r w:rsidR="00876B92">
          <w:rPr>
            <w:noProof/>
          </w:rPr>
          <w:t>17</w:t>
        </w:r>
      </w:hyperlink>
      <w:r w:rsidR="009B778A">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w:t>
      </w:r>
      <w:r w:rsidR="00C15EEC">
        <w:t xml:space="preserve"> because of its demonstrated potential as a biomarker for myelin content</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A517BE">
            <w:pPr>
              <w:jc w:val="right"/>
            </w:pPr>
          </w:p>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1760546F"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qMT subset protocol of </w:t>
      </w:r>
      <w:r w:rsidR="00494E44">
        <w:rPr>
          <w:b/>
        </w:rPr>
        <w:t>x</w:t>
      </w:r>
      <w:r w:rsidR="00494E44">
        <w:rPr>
          <w:vertAlign w:val="superscript"/>
        </w:rPr>
        <w:t>N</w:t>
      </w:r>
      <w:r w:rsidR="00494E44">
        <w:t xml:space="preserve"> for a given iteration</w:t>
      </w:r>
      <w:r w:rsidR="00680C0F">
        <w:t>. Th</w:t>
      </w:r>
      <w:r w:rsidR="00494E44">
        <w:t>e</w:t>
      </w:r>
      <w:r w:rsidR="00680C0F">
        <w:t xml:space="preserve"> regularization parameter </w:t>
      </w:r>
      <w:r w:rsidR="00463B75">
        <w:t>λ</w:t>
      </w:r>
      <w:r w:rsidR="00463B75">
        <w:t xml:space="preserve"> value </w:t>
      </w:r>
      <w:r w:rsidR="00680C0F">
        <w:t xml:space="preserve">controls the tradeoff between CRLB (noise) and </w:t>
      </w:r>
      <w:r w:rsidR="00680C0F">
        <w:rPr>
          <w:i/>
        </w:rPr>
        <w:t>F</w:t>
      </w:r>
      <w:r w:rsidR="00680C0F">
        <w:t xml:space="preserve"> sensitivity to B</w:t>
      </w:r>
      <w:r w:rsidR="00680C0F">
        <w:rPr>
          <w:vertAlign w:val="subscript"/>
        </w:rPr>
        <w:t>1</w:t>
      </w:r>
      <w:r w:rsidR="00680C0F">
        <w:t>-inaccuracies during the optimization.</w:t>
      </w:r>
    </w:p>
    <w:p w14:paraId="5A2F8B52" w14:textId="77777777" w:rsidR="008C2AA3" w:rsidRPr="00A1015D" w:rsidRDefault="00A91D2B" w:rsidP="00814052">
      <w:pPr>
        <w:pStyle w:val="Titre1"/>
      </w:pPr>
      <w:r w:rsidRPr="00A1015D">
        <w:t>METHODS</w:t>
      </w:r>
    </w:p>
    <w:p w14:paraId="733C5529" w14:textId="4DE42A4E" w:rsidR="00BC7113" w:rsidRDefault="00BC7113" w:rsidP="00BC7113">
      <w:pPr>
        <w:spacing w:before="10"/>
      </w:pPr>
      <w:r>
        <w:t>The core qMT functions and routines used in the simulations</w:t>
      </w:r>
      <w:r w:rsidR="0099595A">
        <w:t xml:space="preserve"> and fitting of this work are from qMRLab (</w:t>
      </w:r>
      <w:r w:rsidR="0099595A" w:rsidRPr="00A65AE8">
        <w:t>http://github.com/neuropoly/qMRLab</w:t>
      </w:r>
      <w:r w:rsidR="0099595A">
        <w:t xml:space="preserve">), an open-sourced quantitative MRI software packaged which evolved from qMTLab </w:t>
      </w:r>
      <w:r w:rsidR="0099595A">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163F81">
        <w:rPr>
          <w:noProof/>
        </w:rPr>
        <w:t>(</w:t>
      </w:r>
      <w:hyperlink w:anchor="_ENREF_1_25" w:tooltip="Cabana, 2016 #8231" w:history="1">
        <w:r w:rsidR="00876B92">
          <w:rPr>
            <w:noProof/>
          </w:rPr>
          <w:t>25</w:t>
        </w:r>
      </w:hyperlink>
      <w:r w:rsidR="00163F81">
        <w:rPr>
          <w:noProof/>
        </w:rPr>
        <w:t>)</w:t>
      </w:r>
      <w:r w:rsidR="0099595A">
        <w:fldChar w:fldCharType="end"/>
      </w:r>
      <w:r w:rsidR="0099595A">
        <w:t xml:space="preserve"> written in MATLAB (</w:t>
      </w:r>
      <w:r w:rsidR="00B956EE" w:rsidRPr="00B956EE">
        <w:t>MATLAB 201</w:t>
      </w:r>
      <w:r w:rsidR="00B956EE">
        <w:t>7</w:t>
      </w:r>
      <w:r w:rsidR="00B956EE" w:rsidRPr="00B956EE">
        <w:t>a; MathWorks Inc., Natick, MA</w:t>
      </w:r>
      <w:r w:rsidR="0099595A">
        <w:t>). The source code developed in this work, particularly for numerically estimating the Jacobians 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mathieuboudreau/qMTLab_Tabs). This source code</w:t>
      </w:r>
      <w:r w:rsidR="00B61ABB">
        <w:t>, also written in MATLAB,</w:t>
      </w:r>
      <w:r w:rsidR="0099595A">
        <w:t xml:space="preserve"> was developed to wrap a</w:t>
      </w:r>
      <w:r w:rsidR="00B956EE">
        <w:t xml:space="preserve">round the qMRLab code, to </w:t>
      </w:r>
      <w:r w:rsidR="00B61ABB">
        <w:t>be</w:t>
      </w:r>
      <w:r w:rsidR="00B956EE">
        <w:t xml:space="preserve"> easily adaptable with</w:t>
      </w:r>
      <w:r w:rsidR="0099595A">
        <w:t xml:space="preserve"> other</w:t>
      </w:r>
      <w:r w:rsidR="00B956EE">
        <w:t xml:space="preserve"> qMT software packages or in-house code.</w:t>
      </w:r>
    </w:p>
    <w:p w14:paraId="4138CE28" w14:textId="620A1673" w:rsidR="00303822" w:rsidRPr="00A1015D" w:rsidRDefault="00E71228" w:rsidP="004C36A8">
      <w:pPr>
        <w:pStyle w:val="Titre2"/>
      </w:pPr>
      <w:r>
        <w:lastRenderedPageBreak/>
        <w:t>Uniform Protocols</w:t>
      </w:r>
    </w:p>
    <w:p w14:paraId="4085FB61" w14:textId="6B9BF434" w:rsidR="000A4002" w:rsidRDefault="00B67D02" w:rsidP="000A4002">
      <w:r>
        <w:t>The regularization term in Eq. 5 proposed for optimization against B</w:t>
      </w:r>
      <w:r>
        <w:rPr>
          <w:vertAlign w:val="subscript"/>
        </w:rPr>
        <w:t>1</w:t>
      </w:r>
      <w:r>
        <w:t xml:space="preserve"> was derived as a result of a first-order approximation of a Taylor series. To ensure that this approximation is valid for ΔB</w:t>
      </w:r>
      <w:r>
        <w:rPr>
          <w:vertAlign w:val="subscript"/>
        </w:rPr>
        <w:t>1</w:t>
      </w:r>
      <w:r>
        <w:t xml:space="preserve"> values used </w:t>
      </w:r>
      <w:r w:rsidR="009A187E">
        <w:t>in the</w:t>
      </w:r>
      <w:r>
        <w:t xml:space="preserve"> optimization </w:t>
      </w:r>
      <w:r w:rsidR="009A187E">
        <w:t>routines</w:t>
      </w:r>
      <w:r>
        <w:t xml:space="preserve">, </w:t>
      </w:r>
      <w:r w:rsidRPr="00B67D02">
        <w:rPr>
          <w:b/>
        </w:rPr>
        <w:t>Δ</w:t>
      </w:r>
      <w:r w:rsidRPr="00B67D02">
        <w:rPr>
          <w:b/>
          <w:i/>
        </w:rPr>
        <w:t>p</w:t>
      </w:r>
      <w:r>
        <w:t xml:space="preserve"> values (Δ</w:t>
      </w:r>
      <w:r w:rsidRPr="00844646">
        <w:t xml:space="preserve">F, </w:t>
      </w:r>
      <w:r>
        <w:t>Δ</w:t>
      </w:r>
      <w:r w:rsidRPr="00844646">
        <w:t>k</w:t>
      </w:r>
      <w:r w:rsidRPr="00844646">
        <w:rPr>
          <w:vertAlign w:val="subscript"/>
        </w:rPr>
        <w:t>f</w:t>
      </w:r>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n.u.</w:t>
      </w:r>
      <w:r>
        <w:t>)</w:t>
      </w:r>
      <w:r w:rsidR="009A187E">
        <w:t>, and compared to error parameter values estimated by fitting the signal to the Bloch-McConnell equations</w:t>
      </w:r>
      <w:r>
        <w:t>.</w:t>
      </w:r>
      <w:r w:rsidR="00374CE7">
        <w:t xml:space="preserve"> </w:t>
      </w:r>
      <w:r w:rsidR="00D344FC">
        <w:t>A “</w:t>
      </w:r>
      <w:r w:rsidR="0043131A">
        <w:t>u</w:t>
      </w:r>
      <w:r w:rsidR="00D344FC">
        <w:t>niform”</w:t>
      </w:r>
      <w:r w:rsidR="0043131A">
        <w:t xml:space="preserve"> qMT</w:t>
      </w:r>
      <w:r w:rsidR="00D344FC">
        <w:t xml:space="preserve"> protocols was used</w:t>
      </w:r>
      <w:r w:rsidR="008A6649">
        <w:t>,</w:t>
      </w:r>
      <w:r w:rsidR="00D344FC">
        <w:t xml:space="preserve"> </w:t>
      </w:r>
      <w:r w:rsidR="008A6649">
        <w:t>which means</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5B5BB8">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Jacobian 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detail in a recent study </w:t>
      </w:r>
      <w:r w:rsidR="003175EC">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3175EC">
        <w:fldChar w:fldCharType="separate"/>
      </w:r>
      <w:r w:rsidR="009B778A">
        <w:rPr>
          <w:noProof/>
        </w:rPr>
        <w:t>(</w:t>
      </w:r>
      <w:hyperlink w:anchor="_ENREF_1_17" w:tooltip="Levesque, 2011 #2822" w:history="1">
        <w:r w:rsidR="00876B92">
          <w:rPr>
            <w:noProof/>
          </w:rPr>
          <w:t>17</w:t>
        </w:r>
      </w:hyperlink>
      <w:r w:rsidR="009B778A">
        <w:rPr>
          <w:noProof/>
        </w:rPr>
        <w:t>)</w:t>
      </w:r>
      <w:r w:rsidR="003175EC">
        <w:fldChar w:fldCharType="end"/>
      </w:r>
      <w:r w:rsidR="003175EC">
        <w:t>.</w:t>
      </w:r>
    </w:p>
    <w:p w14:paraId="4F718CAB" w14:textId="51B0A5E6" w:rsidR="005F0C06" w:rsidRDefault="0043131A" w:rsidP="000A4002">
      <w:r>
        <w:t>We were also interested in investigating the dependence of</w:t>
      </w:r>
      <w:r w:rsidR="005F0C06">
        <w:t xml:space="preserve"> </w:t>
      </w:r>
      <m:oMath>
        <m:r>
          <m:rPr>
            <m:sty m:val="bi"/>
          </m:rPr>
          <w:rPr>
            <w:rFonts w:ascii="Cambria Math" w:hAnsi="Cambria Math"/>
          </w:rPr>
          <m:t>∆p</m:t>
        </m:r>
      </m:oMath>
      <w:r w:rsidR="005F0C06" w:rsidRPr="0043131A">
        <w:rPr>
          <w:b/>
        </w:rPr>
        <w:t xml:space="preserve"> </w:t>
      </w:r>
      <w:r w:rsidRPr="0043131A">
        <w:t>values</w:t>
      </w:r>
      <w:r>
        <w:t xml:space="preserve"> estimated from Eq. 2 on the number of MT flip angles and off-resonance values for “uniform” qMT protocols. </w:t>
      </w:r>
      <w:r w:rsidR="00A30684">
        <w:t>MT-prepared SPGR (TR = 25 ms, α = 7°)</w:t>
      </w:r>
      <w:r>
        <w:t xml:space="preserve"> </w:t>
      </w:r>
      <w:r w:rsidR="00967C6C">
        <w:t xml:space="preserve">pulse sequence protocols </w:t>
      </w:r>
      <w:r>
        <w:t xml:space="preserve">using </w:t>
      </w:r>
      <w:r w:rsidR="00967C6C">
        <w:t>every</w:t>
      </w:r>
      <w:r>
        <w:t xml:space="preserve"> </w:t>
      </w:r>
      <w:r w:rsidR="00967C6C">
        <w:t>combination</w:t>
      </w:r>
      <w:r>
        <w:t xml:space="preserve"> of three α</w:t>
      </w:r>
      <w:r w:rsidRPr="0043131A">
        <w:rPr>
          <w:vertAlign w:val="subscript"/>
        </w:rPr>
        <w:t>MT</w:t>
      </w:r>
      <w:r>
        <w:t xml:space="preserve"> values (150°, 400°, 650°) were used (each unique α</w:t>
      </w:r>
      <w:r w:rsidRPr="0043131A">
        <w:rPr>
          <w:vertAlign w:val="subscript"/>
        </w:rPr>
        <w:t>MT</w:t>
      </w:r>
      <w:r>
        <w:t>, each combination of two α</w:t>
      </w:r>
      <w:r w:rsidRPr="0043131A">
        <w:rPr>
          <w:vertAlign w:val="subscript"/>
        </w:rPr>
        <w:t>MT</w:t>
      </w:r>
      <w:r>
        <w:t xml:space="preserve"> values, and all three). Logarithmically-uniform offset frequencies for each α</w:t>
      </w:r>
      <w:r w:rsidRPr="0043131A">
        <w:rPr>
          <w:vertAlign w:val="subscript"/>
        </w:rPr>
        <w:t>MT</w:t>
      </w:r>
      <w:r>
        <w:t xml:space="preserve"> values ranged between 300 Hz and 20 kHz. To fairly assess all “uniform” protocols</w:t>
      </w:r>
      <w:r w:rsidR="00FF2A02">
        <w:t xml:space="preserve">, the total number </w:t>
      </w:r>
      <w:r w:rsidR="00DC6ED7">
        <w:t>of acquisitions were limited between 8 and 30 by varying the number of logarithmically uniform offset values per α</w:t>
      </w:r>
      <w:r w:rsidR="00DC6ED7" w:rsidRPr="0043131A">
        <w:rPr>
          <w:vertAlign w:val="subscript"/>
        </w:rPr>
        <w:t>MT</w:t>
      </w:r>
      <w:r w:rsidR="00DC6ED7">
        <w:t xml:space="preserve"> cas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point protocol would have the same 5 off-resonance frequencies for each α</w:t>
      </w:r>
      <w:r w:rsidR="00DC6ED7" w:rsidRPr="0043131A">
        <w:rPr>
          <w:vertAlign w:val="subscript"/>
        </w:rPr>
        <w:t>MT</w:t>
      </w:r>
      <w:r w:rsidR="006B6403">
        <w:t>.</w:t>
      </w:r>
      <w:r w:rsidR="00A30684">
        <w:t xml:space="preserve"> qMT signals were generated for tissue values within the typical white matter range (</w:t>
      </w:r>
      <w:r w:rsidR="00A30684">
        <w:fldChar w:fldCharType="begin"/>
      </w:r>
      <w:r w:rsidR="00A30684">
        <w:instrText xml:space="preserve"> </w:instrText>
      </w:r>
      <w:r w:rsidR="005B5BB8">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w:t>
      </w:r>
      <w:r w:rsidR="00DC6ED7">
        <w:lastRenderedPageBreak/>
        <w:t>B</w:t>
      </w:r>
      <w:r w:rsidR="00DC6ED7">
        <w:rPr>
          <w:vertAlign w:val="subscript"/>
        </w:rPr>
        <w:t>1</w:t>
      </w:r>
      <w:r w:rsidR="00DC6ED7">
        <w:t xml:space="preserve"> value</w:t>
      </w:r>
      <w:r w:rsidR="00F04885">
        <w:t xml:space="preserve"> (ΔB</w:t>
      </w:r>
      <w:r w:rsidR="00F04885">
        <w:rPr>
          <w:vertAlign w:val="subscript"/>
        </w:rPr>
        <w:t>1</w:t>
      </w:r>
      <w:r w:rsidR="000A7054">
        <w:t xml:space="preserve"> = +0.05 n.u.</w:t>
      </w:r>
      <w:r w:rsidR="00F04885">
        <w:t>)</w:t>
      </w:r>
      <w:r w:rsidR="006B6403">
        <w:t xml:space="preserve"> relative to the expected value (B</w:t>
      </w:r>
      <w:r w:rsidR="006B6403">
        <w:rPr>
          <w:vertAlign w:val="subscript"/>
        </w:rPr>
        <w:t>1</w:t>
      </w:r>
      <w:r w:rsidR="006B6403">
        <w:t xml:space="preserve"> = 1 n.u.)</w:t>
      </w:r>
      <w:r w:rsidR="00A30684">
        <w:t xml:space="preserve"> was used for all protocols to solve Eq. 2 for </w:t>
      </w:r>
      <m:oMath>
        <m:r>
          <m:rPr>
            <m:sty m:val="bi"/>
          </m:rPr>
          <w:rPr>
            <w:rFonts w:ascii="Cambria Math" w:hAnsi="Cambria Math"/>
          </w:rPr>
          <m:t>∆p</m:t>
        </m:r>
      </m:oMath>
      <w:r w:rsidR="006B6403">
        <w:t>.</w:t>
      </w:r>
    </w:p>
    <w:p w14:paraId="2ABAB687" w14:textId="7E4E561F" w:rsidR="00E71228" w:rsidRDefault="00E71228" w:rsidP="00E71228">
      <w:pPr>
        <w:pStyle w:val="Titre2"/>
      </w:pPr>
      <w:r>
        <w:t>Protocol Optimization</w:t>
      </w:r>
    </w:p>
    <w:p w14:paraId="0EE0975D" w14:textId="183211E2" w:rsidR="00B827C3" w:rsidRDefault="00552E2D" w:rsidP="00B827C3">
      <w:r>
        <w:t>qMT p</w:t>
      </w:r>
      <w:r w:rsidR="001E1050">
        <w:t xml:space="preserve">rotocol </w:t>
      </w:r>
      <w:r>
        <w:t>were iteratively optimized</w:t>
      </w:r>
      <w:r w:rsidR="00A559A1">
        <w:t xml:space="preserve"> </w:t>
      </w:r>
      <w:r w:rsidR="00C0444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C04441">
        <w:fldChar w:fldCharType="separate"/>
      </w:r>
      <w:r w:rsidR="009B778A">
        <w:rPr>
          <w:noProof/>
        </w:rPr>
        <w:t>(</w:t>
      </w:r>
      <w:hyperlink w:anchor="_ENREF_1_17" w:tooltip="Levesque, 2011 #2822" w:history="1">
        <w:r w:rsidR="00876B92">
          <w:rPr>
            <w:noProof/>
          </w:rPr>
          <w:t>17</w:t>
        </w:r>
      </w:hyperlink>
      <w:r w:rsidR="009B778A">
        <w:rPr>
          <w:noProof/>
        </w:rPr>
        <w:t>)</w:t>
      </w:r>
      <w:r w:rsidR="00C04441">
        <w:fldChar w:fldCharType="end"/>
      </w:r>
      <w:r>
        <w:t xml:space="preserve"> from a large s</w:t>
      </w:r>
      <w:r w:rsidR="003421F0">
        <w:t>earch-</w:t>
      </w:r>
      <w:r>
        <w:t>space set of potential protocol values of effective MT-preparation pulse flip-angles (</w:t>
      </w:r>
      <w:r w:rsidR="003421F0">
        <w:t>α</w:t>
      </w:r>
      <w:r>
        <w:rPr>
          <w:vertAlign w:val="subscript"/>
        </w:rPr>
        <w:t>MT</w:t>
      </w:r>
      <w:r>
        <w:t>) and off-resonance frequencies (Δ)</w:t>
      </w:r>
      <w:r w:rsidR="003421F0">
        <w:t>, while other sequence parameters remained fixed (TR = 25 ms, α = 7°)</w:t>
      </w:r>
      <w:r>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 partial derivative values (non-smooth Jacobian sensitivity curve at those points)</w:t>
      </w:r>
      <w:r w:rsidR="00BD7173">
        <w:t>, which were likely due to rounding errors in the</w:t>
      </w:r>
      <w:r w:rsidR="00C04441">
        <w:t xml:space="preserve"> signal simulation of 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 in</w:t>
      </w:r>
      <w:r w:rsidR="00BD7173">
        <w:t xml:space="preserve"> a</w:t>
      </w:r>
      <w:r w:rsidR="009919E6">
        <w:t xml:space="preserve"> higher-resolution</w:t>
      </w:r>
      <w:r w:rsidR="00C04441">
        <w:t xml:space="preserve"> 2929-point</w:t>
      </w:r>
      <w:r w:rsidR="009919E6">
        <w:t xml:space="preserve"> </w:t>
      </w:r>
      <w:r w:rsidR="00C04441">
        <w:t>search-</w:t>
      </w:r>
      <w:r w:rsidR="00BB3CDF">
        <w:t>space</w:t>
      </w:r>
      <w:r w:rsidR="00BD7173">
        <w:t xml:space="preserve"> </w:t>
      </w:r>
      <w:r w:rsidR="00C04441">
        <w:t>(29 α</w:t>
      </w:r>
      <w:r w:rsidR="00C04441">
        <w:rPr>
          <w:vertAlign w:val="subscript"/>
        </w:rPr>
        <w:t>MT</w:t>
      </w:r>
      <w:r w:rsidR="00C04441">
        <w:t xml:space="preserve"> and 101 Δ values).</w:t>
      </w:r>
      <w:r w:rsidR="009B516B">
        <w:t xml:space="preserve"> Simulated signals were generated for white matter tissue values (</w:t>
      </w:r>
      <w:r w:rsidR="009B516B">
        <w:fldChar w:fldCharType="begin"/>
      </w:r>
      <w:r w:rsidR="009B516B">
        <w:instrText xml:space="preserve"> </w:instrText>
      </w:r>
      <w:r w:rsidR="005B5BB8">
        <w:instrText>REF</w:instrText>
      </w:r>
      <w:r w:rsidR="009B516B">
        <w:instrText xml:space="preserve"> _Ref493846545 \h </w:instrText>
      </w:r>
      <w:r w:rsidR="009B516B">
        <w:fldChar w:fldCharType="separate"/>
      </w:r>
      <w:r w:rsidR="009B516B">
        <w:t xml:space="preserve">Table </w:t>
      </w:r>
      <w:r w:rsidR="009B516B">
        <w:rPr>
          <w:noProof/>
        </w:rPr>
        <w:t>1</w:t>
      </w:r>
      <w:r w:rsidR="009B516B">
        <w:fldChar w:fldCharType="end"/>
      </w:r>
      <w:r w:rsidR="009B516B">
        <w:t>).</w:t>
      </w:r>
    </w:p>
    <w:p w14:paraId="1AB70D05" w14:textId="1632AE67" w:rsidR="00C04441" w:rsidRDefault="00C04441" w:rsidP="00B827C3">
      <w:r>
        <w:t xml:space="preserve">The most time-intensive </w:t>
      </w:r>
      <w:r w:rsidR="00D951F1">
        <w:t>par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3E3106"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D951F1">
        <w:t>)</w:t>
      </w:r>
      <w:r w:rsidR="003E3106">
        <w:t>. The Jacobian sensitivities were precomputed</w:t>
      </w:r>
      <w:r w:rsidR="009B516B">
        <w:t xml:space="preserve"> using parallel processing (4 cores),</w:t>
      </w:r>
      <w:r w:rsidR="003E3106">
        <w:t xml:space="preserve"> and cached for </w:t>
      </w:r>
      <w:r w:rsidR="004E35D5">
        <w:t>rapid</w:t>
      </w:r>
      <w:r w:rsidR="003E3106">
        <w:t xml:space="preserve"> access during the optimization algorithm. Note that both terms in Eq. 5 require element values from the Jacobian sensitivity matrices (through Eq. 4 and 3).</w:t>
      </w:r>
    </w:p>
    <w:p w14:paraId="510685F3" w14:textId="6F87229B" w:rsidR="003E3106" w:rsidRDefault="003E3106" w:rsidP="00B827C3">
      <w:r>
        <w:t xml:space="preserve">Prior to protocol optimization, </w:t>
      </w:r>
      <w:r w:rsidR="00723F80">
        <w:t>an optimal value for the regularization parameter λ had to be determined. The iterative optimization algorithm evaluating Eq. 5 was executed for a range of λ values (λ = 0, 0.01, 0.1, 0.5, 1, 2, 5), assuming ΔB</w:t>
      </w:r>
      <w:r w:rsidR="00723F80">
        <w:rPr>
          <w:vertAlign w:val="subscript"/>
        </w:rPr>
        <w:t>1</w:t>
      </w:r>
      <w:r w:rsidR="00723F80">
        <w:t xml:space="preserve"> = 0.05</w:t>
      </w:r>
      <w:r w:rsidR="00B70D48">
        <w:t xml:space="preserve"> and a </w:t>
      </w:r>
      <w:r w:rsidR="00B70D48" w:rsidRPr="00B70D48">
        <w:t>B</w:t>
      </w:r>
      <w:r w:rsidR="00B70D48" w:rsidRPr="00B70D48">
        <w:rPr>
          <w:vertAlign w:val="subscript"/>
        </w:rPr>
        <w:t>1</w:t>
      </w:r>
      <w:r w:rsidR="00B70D48">
        <w:t>-dependent T</w:t>
      </w:r>
      <w:r w:rsidR="00B70D48">
        <w:rPr>
          <w:vertAlign w:val="subscript"/>
        </w:rPr>
        <w:t>1</w:t>
      </w:r>
      <w:r w:rsidR="00B70D48">
        <w:t xml:space="preserve"> mapping method, </w:t>
      </w:r>
      <w:r w:rsidR="00B70D48" w:rsidRPr="00B70D48">
        <w:t>VFA</w:t>
      </w:r>
      <w:r w:rsidR="00B70D48">
        <w:t xml:space="preserve"> (TR = 15ms, α = 3° and 15°)</w:t>
      </w:r>
      <w:r w:rsidR="00723F80">
        <w:t xml:space="preserve">. </w:t>
      </w:r>
      <w:r w:rsidR="00804D78">
        <w:t xml:space="preserve">Since TR, TE, and α were fixed for all protocol points, the standard deviation of the noise in Eq. 3 (σ) was arbitrarily set to 1 for all calculations. </w:t>
      </w:r>
      <w:r w:rsidR="00723F80">
        <w:t xml:space="preserve">The ΔF </w:t>
      </w:r>
      <w:r w:rsidR="00723F80">
        <w:lastRenderedPageBreak/>
        <w:t xml:space="preserve">values and </w:t>
      </w:r>
      <w:r w:rsidR="00723F80" w:rsidRPr="00723F80">
        <w:t>variance-efficiency</w:t>
      </w:r>
      <w:r w:rsidR="00723F80">
        <w:t xml:space="preserve"> (</w:t>
      </w:r>
      <w:r w:rsidR="00723F80" w:rsidRPr="00723F80">
        <w:t>(variance × # acq. points)</w:t>
      </w:r>
      <w:r w:rsidR="00723F80" w:rsidRPr="00723F80">
        <w:rPr>
          <w:vertAlign w:val="superscript"/>
        </w:rPr>
        <w:t>-1/2</w:t>
      </w:r>
      <w:r w:rsidR="00723F80">
        <w:t xml:space="preserve">, where the variance is interpreted to be the parameter-normalized CRLB) curves versus the # of acq. points of the iterative optimization procedure were compared, and λ = 0.5 was determined to minimize ΔF while </w:t>
      </w:r>
      <w:r w:rsidR="00804D78">
        <w:t xml:space="preserve">having the least overall reduction in </w:t>
      </w:r>
      <w:r w:rsidR="00804D78" w:rsidRPr="00723F80">
        <w:t>variance-efficiency</w:t>
      </w:r>
      <w:r w:rsidR="00723F80">
        <w:t>.</w:t>
      </w:r>
    </w:p>
    <w:p w14:paraId="6AD4CAF1" w14:textId="222DAD66" w:rsidR="00804D78" w:rsidRPr="00804D78" w:rsidRDefault="00804D78" w:rsidP="00B827C3">
      <w:r>
        <w:t>Two sets of 10-point protocols were optimized by iteratively finding the N-1 protocol subset which minimized Eq. 5 for ΔB</w:t>
      </w:r>
      <w:r>
        <w:rPr>
          <w:vertAlign w:val="subscript"/>
        </w:rPr>
        <w:t>1</w:t>
      </w:r>
      <w:r>
        <w:t xml:space="preserve"> = 0.05</w:t>
      </w:r>
      <w:r w:rsidR="00B70D48">
        <w:t xml:space="preserve"> (and assuming the </w:t>
      </w:r>
      <w:r w:rsidR="00B70D48" w:rsidRPr="00B70D48">
        <w:t>VFA</w:t>
      </w:r>
      <w:r w:rsidR="00B70D48">
        <w:t xml:space="preserve"> as above)</w:t>
      </w:r>
      <w:r>
        <w:t xml:space="preserve"> and two cases of λ (λ = 0, noted CRLB, and λ = 0.5, noted CRLB</w:t>
      </w:r>
      <w:r w:rsidRPr="00804D78">
        <w:rPr>
          <w:vertAlign w:val="subscript"/>
        </w:rPr>
        <w:t>λ</w:t>
      </w:r>
      <w:r>
        <w:rPr>
          <w:vertAlign w:val="subscript"/>
        </w:rPr>
        <w:t>=0.5</w:t>
      </w:r>
      <w:r>
        <w:t>). The optimal 10-point protocol for each case were determined, to be compared with the uniform 10-point protocol evaluated in the first part of the previous section.</w:t>
      </w:r>
    </w:p>
    <w:p w14:paraId="7A17321A" w14:textId="7FD77874" w:rsidR="00E71228" w:rsidRDefault="00E71228" w:rsidP="00E71228">
      <w:pPr>
        <w:pStyle w:val="Titre2"/>
      </w:pPr>
      <w:r>
        <w:t>Monte Carlo Simulations</w:t>
      </w:r>
    </w:p>
    <w:p w14:paraId="2701B450" w14:textId="5BDF49B9" w:rsidR="00643042" w:rsidRPr="009D0DC3" w:rsidRDefault="009D0DC3" w:rsidP="00643042">
      <w:r>
        <w:t>I</w:t>
      </w:r>
      <w:r w:rsidR="00643042">
        <w:t xml:space="preserve">deal </w:t>
      </w:r>
      <w:r>
        <w:t xml:space="preserve">(noiseless) </w:t>
      </w:r>
      <w:r w:rsidR="00643042">
        <w:t>MT-prepared signals</w:t>
      </w:r>
      <w:r>
        <w:t xml:space="preserve"> were generated through simulations for three 10-point protocols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Uniform, CRLB, and CRLB</w:t>
      </w:r>
      <w:r w:rsidRPr="00804D78">
        <w:rPr>
          <w:vertAlign w:val="subscript"/>
        </w:rPr>
        <w:t>λ</w:t>
      </w:r>
      <w:r>
        <w:rPr>
          <w:vertAlign w:val="subscript"/>
        </w:rPr>
        <w:t>=0.5</w:t>
      </w:r>
      <w:r>
        <w:t>) and two tissue types (</w:t>
      </w:r>
      <w:r>
        <w:fldChar w:fldCharType="begin"/>
      </w:r>
      <w:r>
        <w:instrText xml:space="preserve"> </w:instrText>
      </w:r>
      <w:r w:rsidR="005B5BB8">
        <w:instrText>REF</w:instrText>
      </w:r>
      <w:r>
        <w:instrText xml:space="preserve"> _Ref493846545 \h </w:instrText>
      </w:r>
      <w:r>
        <w:fldChar w:fldCharType="separate"/>
      </w:r>
      <w:r>
        <w:t xml:space="preserve">Table </w:t>
      </w:r>
      <w:r>
        <w:rPr>
          <w:noProof/>
        </w:rPr>
        <w:t>1</w:t>
      </w:r>
      <w:r>
        <w:fldChar w:fldCharType="end"/>
      </w:r>
      <w:r>
        <w:t>: white matter, grey matter). Rician noise was added to each simulated MT signal,</w:t>
      </w:r>
      <w:r w:rsidRPr="009D0DC3">
        <w:t xml:space="preserve"> </w:t>
      </w:r>
      <w:r>
        <w:t>as well as a no-MT signal (typically measured for signal normalization), followed by followed by the typical normalization of the MT-weighted signal from the no-MT signal (</w:t>
      </w:r>
      <w:r w:rsidRPr="009D0DC3">
        <w:rPr>
          <w:i/>
        </w:rPr>
        <w:t>M</w:t>
      </w:r>
      <w:r w:rsidRPr="009D0DC3">
        <w:rPr>
          <w:vertAlign w:val="subscript"/>
        </w:rPr>
        <w:t>MT</w:t>
      </w:r>
      <w:r>
        <w:t>/</w:t>
      </w:r>
      <w:r>
        <w:rPr>
          <w:i/>
        </w:rPr>
        <w:t>M</w:t>
      </w:r>
      <w:r w:rsidRPr="009D0DC3">
        <w:rPr>
          <w:vertAlign w:val="subscript"/>
        </w:rPr>
        <w:t>no-MT</w:t>
      </w:r>
      <w:r>
        <w:t>). Six different SNR levels were considered (SNR = 25, 50, 75, 100, 150, 200). Sets of 10,000 noisy MT signals were independently generated and compared for each combination</w:t>
      </w:r>
      <w:r w:rsidR="00B70D48">
        <w:t xml:space="preserve"> of</w:t>
      </w:r>
      <w:r>
        <w:t xml:space="preserve"> protocol, tissue, and SNR level. Each set were subsequently fitted for the fitting parameters (F, k</w:t>
      </w:r>
      <w:r>
        <w:rPr>
          <w:vertAlign w:val="subscript"/>
        </w:rPr>
        <w:t>f</w:t>
      </w:r>
      <w:r>
        <w:t xml:space="preserve"> , T</w:t>
      </w:r>
      <w:r>
        <w:rPr>
          <w:vertAlign w:val="subscript"/>
        </w:rPr>
        <w:t>2,f</w:t>
      </w:r>
      <w:r>
        <w:t>, and T</w:t>
      </w:r>
      <w:r>
        <w:rPr>
          <w:vertAlign w:val="subscript"/>
        </w:rPr>
        <w:t>2,r</w:t>
      </w:r>
      <w:r>
        <w:t>) for a range of B</w:t>
      </w:r>
      <w:r>
        <w:rPr>
          <w:vertAlign w:val="subscript"/>
        </w:rPr>
        <w:t>1</w:t>
      </w:r>
      <w:r>
        <w:t xml:space="preserve"> errors (±30% in increments of 5%), and </w:t>
      </w:r>
      <w:r w:rsidR="00B70D48">
        <w:t>considering 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lastRenderedPageBreak/>
        <w:t>RESULTS</w:t>
      </w:r>
    </w:p>
    <w:p w14:paraId="22668FD6" w14:textId="743CFA2E" w:rsidR="00A91D2B" w:rsidRDefault="00E71228" w:rsidP="00380B9C">
      <w:pPr>
        <w:pStyle w:val="Titre2"/>
      </w:pPr>
      <w:r>
        <w:t>Uniform Protocols</w:t>
      </w:r>
    </w:p>
    <w:p w14:paraId="4729CBA2" w14:textId="22F9F631" w:rsidR="005D72EF" w:rsidRDefault="005D72EF" w:rsidP="005D72EF">
      <w:r>
        <w:t xml:space="preserve">The </w:t>
      </w:r>
      <w:r w:rsidR="002757DB">
        <w:t>simulated errors in each fitting parameter (ΔF, Δk</w:t>
      </w:r>
      <w:r w:rsidR="002757DB" w:rsidRPr="002757DB">
        <w:rPr>
          <w:vertAlign w:val="subscript"/>
        </w:rPr>
        <w:t>f</w:t>
      </w:r>
      <w:r w:rsidR="002757DB">
        <w:t>, ΔT</w:t>
      </w:r>
      <w:r w:rsidR="002757DB" w:rsidRPr="002757DB">
        <w:rPr>
          <w:vertAlign w:val="subscript"/>
        </w:rPr>
        <w:t>2,f</w:t>
      </w:r>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ting to the Sled and Pike model (dash line) in the presence of B</w:t>
      </w:r>
      <w:r w:rsidR="002757DB">
        <w:rPr>
          <w:vertAlign w:val="subscript"/>
        </w:rPr>
        <w:t>1</w:t>
      </w:r>
      <w:r w:rsidR="002757DB">
        <w:t xml:space="preserve"> errors (±30%) are presented in </w:t>
      </w:r>
      <w:r w:rsidR="002757DB">
        <w:fldChar w:fldCharType="begin"/>
      </w:r>
      <w:r w:rsidR="002757DB">
        <w:instrText xml:space="preserve"> </w:instrText>
      </w:r>
      <w:r w:rsidR="005B5BB8">
        <w:instrText>REF</w:instrText>
      </w:r>
      <w:r w:rsidR="002757DB">
        <w:instrText xml:space="preserve"> _Ref492993963 \h </w:instrText>
      </w:r>
      <w:r w:rsidR="002757DB">
        <w:fldChar w:fldCharType="separate"/>
      </w:r>
      <w:r w:rsidR="002757DB">
        <w:t xml:space="preserve">Figure </w:t>
      </w:r>
      <w:r w:rsidR="002757DB">
        <w:rPr>
          <w:noProof/>
        </w:rPr>
        <w:t>1</w:t>
      </w:r>
      <w:r w:rsidR="002757DB">
        <w:fldChar w:fldCharType="end"/>
      </w:r>
      <w:r w:rsidR="002757DB">
        <w:t>. A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2757DB">
        <w:t xml:space="preserve"> measure (VFA, blue) where simulated separately. The overall trends in the error curves produced by fitting the model replicate well the results presented previously </w:t>
      </w:r>
      <w:r w:rsidR="002757DB">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876B92">
        <w:rPr>
          <w:noProof/>
        </w:rPr>
        <w:t>(</w:t>
      </w:r>
      <w:hyperlink w:anchor="_ENREF_1_23" w:tooltip="Boudreau, 2017 #8255" w:history="1">
        <w:r w:rsidR="00876B92">
          <w:rPr>
            <w:noProof/>
          </w:rPr>
          <w:t>23</w:t>
        </w:r>
      </w:hyperlink>
      <w:r w:rsidR="00876B92">
        <w:rPr>
          <w:noProof/>
        </w:rPr>
        <w:t>)</w:t>
      </w:r>
      <w:r w:rsidR="002757DB">
        <w:fldChar w:fldCharType="end"/>
      </w:r>
      <w:r w:rsidR="002757DB">
        <w:t xml:space="preserve"> (Boudreau et al 2017, Figure 3), which share the same sequence protocol and tissue parameters, but differ</w:t>
      </w:r>
      <w:r w:rsidR="00A371AE">
        <w:t>ed</w:t>
      </w:r>
      <w:r w:rsidR="002757DB">
        <w:t xml:space="preserve"> in core qMT simulation a</w:t>
      </w:r>
      <w:r w:rsidR="00A371AE">
        <w:t>nd fitting software. Replication of</w:t>
      </w:r>
      <w:r w:rsidR="002757DB">
        <w:t xml:space="preserve"> these results justified the use of the open-source qMTLab software </w:t>
      </w:r>
      <w:r w:rsidR="002757DB">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163F81">
        <w:rPr>
          <w:noProof/>
        </w:rPr>
        <w:t>(</w:t>
      </w:r>
      <w:hyperlink w:anchor="_ENREF_1_25" w:tooltip="Cabana, 2016 #8231" w:history="1">
        <w:r w:rsidR="00876B92">
          <w:rPr>
            <w:noProof/>
          </w:rPr>
          <w:t>25</w:t>
        </w:r>
      </w:hyperlink>
      <w:r w:rsidR="00163F81">
        <w:rPr>
          <w:noProof/>
        </w:rPr>
        <w:t>)</w:t>
      </w:r>
      <w:r w:rsidR="002757DB">
        <w:fldChar w:fldCharType="end"/>
      </w:r>
      <w:r w:rsidR="002757DB">
        <w:t xml:space="preserve"> in this study.</w:t>
      </w:r>
    </w:p>
    <w:p w14:paraId="752C8EFB" w14:textId="5526E93D" w:rsidR="000D5A07" w:rsidRDefault="003D4B21" w:rsidP="005D72EF">
      <w:r>
        <w:t xml:space="preserve">The </w:t>
      </w:r>
      <w:r w:rsidR="006255D6">
        <w:t>parameter errors estimated from Eq. 2 approximated well the ones resulting from fitting for all parameters for B</w:t>
      </w:r>
      <w:r w:rsidR="006255D6">
        <w:rPr>
          <w:vertAlign w:val="subscript"/>
        </w:rPr>
        <w:t>1</w:t>
      </w:r>
      <w:r w:rsidR="006255D6">
        <w:t xml:space="preserve"> errors within ±5%. For VFA</w:t>
      </w:r>
      <w:r w:rsidR="00AF2CBD">
        <w:t xml:space="preserve"> T</w:t>
      </w:r>
      <w:r w:rsidR="00AF2CBD">
        <w:rPr>
          <w:vertAlign w:val="subscript"/>
        </w:rPr>
        <w:t>1</w:t>
      </w:r>
      <w:r w:rsidR="00AF2CBD">
        <w:t xml:space="preserve"> and</w:t>
      </w:r>
      <w:r w:rsidR="006255D6">
        <w:t xml:space="preserve"> ΔB</w:t>
      </w:r>
      <w:r w:rsidR="006255D6">
        <w:rPr>
          <w:vertAlign w:val="subscript"/>
        </w:rPr>
        <w:t>1</w:t>
      </w:r>
      <w:r w:rsidR="006255D6">
        <w:t xml:space="preserve"> = 0.05</w:t>
      </w:r>
      <w:r w:rsidR="00B85D07">
        <w:t xml:space="preserve"> n.u.</w:t>
      </w:r>
      <w:r w:rsidR="006255D6">
        <w:t xml:space="preserve"> (+5</w:t>
      </w:r>
      <w:r w:rsidR="005F1F7C">
        <w:t xml:space="preserve"> </w:t>
      </w:r>
      <w:r w:rsidR="006255D6">
        <w:t>%),</w:t>
      </w:r>
      <w:r w:rsidR="00AF2CBD">
        <w:t xml:space="preserve"> the Δ</w:t>
      </w:r>
      <w:r w:rsidR="00AF2CBD">
        <w:rPr>
          <w:i/>
        </w:rPr>
        <w:t>p</w:t>
      </w:r>
      <w:r w:rsidR="00AF2CBD">
        <w:t xml:space="preserve"> values</w:t>
      </w:r>
      <w:r w:rsidR="006255D6">
        <w:t xml:space="preserve"> (Eq. 2, Fit) </w:t>
      </w:r>
      <w:r w:rsidR="00AF2CBD">
        <w:t>a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r w:rsidR="00CF3EA4">
        <w:t>Δ</w:t>
      </w:r>
      <w:r w:rsidR="006255D6">
        <w:t>k</w:t>
      </w:r>
      <w:r w:rsidR="006255D6">
        <w:rPr>
          <w:vertAlign w:val="subscript"/>
        </w:rPr>
        <w:t>f</w:t>
      </w:r>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r w:rsidR="005F1F7C">
        <w:rPr>
          <w:vertAlign w:val="subscript"/>
        </w:rPr>
        <w:t>2,f</w:t>
      </w:r>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r w:rsidR="00B85D07">
        <w:rPr>
          <w:vertAlign w:val="subscript"/>
        </w:rPr>
        <w:t>2,r</w:t>
      </w:r>
      <w:r w:rsidR="00B85D07">
        <w:t xml:space="preserve"> had the most linear trends for the “Fit” case, which resulted in better agreement with Eq. 2 overall. Even though ΔF is very linear for a wide range of ΔB</w:t>
      </w:r>
      <w:r w:rsidR="00B85D07">
        <w:rPr>
          <w:vertAlign w:val="subscript"/>
        </w:rPr>
        <w:t>1</w:t>
      </w:r>
      <w:r w:rsidR="00B85D07">
        <w:t>, a ΔB</w:t>
      </w:r>
      <w:r w:rsidR="00B85D07">
        <w:rPr>
          <w:vertAlign w:val="subscript"/>
        </w:rPr>
        <w:t>1</w:t>
      </w:r>
      <w:r w:rsidR="00B85D07">
        <w:t xml:space="preserve"> of 0.05 n.u. was selected for the iterative optimization (Eq. 5) later on in this work.</w:t>
      </w:r>
    </w:p>
    <w:p w14:paraId="50CEB38F" w14:textId="19070991" w:rsidR="00B85D07" w:rsidRPr="00100BCA" w:rsidRDefault="00B85D07" w:rsidP="005D72EF">
      <w:r>
        <w:fldChar w:fldCharType="begin"/>
      </w:r>
      <w:r>
        <w:instrText xml:space="preserve"> </w:instrText>
      </w:r>
      <w:r w:rsidR="005B5BB8">
        <w:instrText>REF</w:instrText>
      </w:r>
      <w:r>
        <w:instrText xml:space="preserve"> _Ref492993971 \h </w:instrText>
      </w:r>
      <w:r>
        <w:fldChar w:fldCharType="separate"/>
      </w:r>
      <w:r>
        <w:t xml:space="preserve">Figure </w:t>
      </w:r>
      <w:r>
        <w:rPr>
          <w:noProof/>
        </w:rPr>
        <w:t>2</w:t>
      </w:r>
      <w:r>
        <w:fldChar w:fldCharType="end"/>
      </w:r>
      <w:r>
        <w:t xml:space="preserve"> shows the simulated errors in each fitting parameter</w:t>
      </w:r>
      <w:r w:rsidR="00A94216">
        <w:t xml:space="preserve"> in the presence of a 5% ΔB</w:t>
      </w:r>
      <w:r w:rsidR="00A94216">
        <w:rPr>
          <w:vertAlign w:val="subscript"/>
        </w:rPr>
        <w:t>1</w:t>
      </w:r>
      <w:r>
        <w:t xml:space="preserve"> for a wide range of uniform qMT acquisition protocols</w:t>
      </w:r>
      <w:r w:rsidR="00F33F5E">
        <w:t xml:space="preserve"> (assuming VFA T</w:t>
      </w:r>
      <w:r w:rsidR="00F33F5E">
        <w:rPr>
          <w:vertAlign w:val="subscript"/>
        </w:rPr>
        <w:t>1</w:t>
      </w:r>
      <w:r w:rsidR="00F33F5E">
        <w:t>)</w:t>
      </w:r>
      <w:r w:rsidR="00A94216">
        <w:t>, varying in number of FA, number of off-resonance frequencies</w:t>
      </w:r>
      <w:r w:rsidR="00F33F5E">
        <w:t xml:space="preserve"> per FA</w:t>
      </w:r>
      <w:r w:rsidR="00A94216">
        <w:t>, and overall number of acquisitions points.</w:t>
      </w:r>
      <w:r w:rsidR="00F33F5E">
        <w:t xml:space="preserve"> Most curves (sets of FA combinations) do trend asymptotically with increasing number of acquisition points, however not specifically towards 0% parameter error values (except for a few T</w:t>
      </w:r>
      <w:r w:rsidR="00F33F5E">
        <w:rPr>
          <w:vertAlign w:val="subscript"/>
        </w:rPr>
        <w:t>2,r</w:t>
      </w:r>
      <w:r w:rsidR="00F33F5E">
        <w:t xml:space="preserve"> cases, the # FA &gt; 1 cases that contain 650°). For F, the three # FA = 1 curves (</w:t>
      </w:r>
      <w:r w:rsidR="00B52875">
        <w:t>dark blue, orange, yellow</w:t>
      </w:r>
      <w:r w:rsidR="00F33F5E">
        <w:t>)</w:t>
      </w:r>
      <w:r w:rsidR="00B52875">
        <w:t xml:space="preserve"> result in the largest </w:t>
      </w:r>
      <w:r w:rsidR="00B52875">
        <w:lastRenderedPageBreak/>
        <w:t>ΔF values overall, demonstrating the benefit of having at least two flip angles in your qMT protocol to give it lower B</w:t>
      </w:r>
      <w:r w:rsidR="00B52875">
        <w:rPr>
          <w:vertAlign w:val="subscript"/>
        </w:rPr>
        <w:t>1</w:t>
      </w:r>
      <w:r w:rsidR="00B52875">
        <w:t>-sensitivity.</w:t>
      </w:r>
      <w:r w:rsidR="00100BCA">
        <w:t xml:space="preserve"> The three protocols that have # FA &gt; 1 that contain the largest FA=650° (green, light blue, red) resulted in ΔF curves that followed each other closely, and intercepted ΔF = 0 % values for between 10 and 15 total acquisition points. However, </w:t>
      </w:r>
      <w:r w:rsidR="007B43C9">
        <w:t>ΔF values kept deviating from 0 for these curves for protocols with &gt;15 acquisition points.</w:t>
      </w:r>
    </w:p>
    <w:p w14:paraId="6E98F10E" w14:textId="77777777" w:rsidR="00E71228" w:rsidRDefault="00E71228" w:rsidP="00E71228">
      <w:pPr>
        <w:pStyle w:val="Titre2"/>
      </w:pPr>
      <w:r>
        <w:t>Protocol Optimization</w:t>
      </w:r>
    </w:p>
    <w:p w14:paraId="367F052A" w14:textId="0F4C4A33" w:rsidR="00EC2EE5" w:rsidRDefault="00EC2EE5" w:rsidP="00EC2EE5">
      <w:r>
        <w:fldChar w:fldCharType="begin"/>
      </w:r>
      <w:r>
        <w:instrText xml:space="preserve"> </w:instrText>
      </w:r>
      <w:r w:rsidR="005B5BB8">
        <w:instrText>REF</w:instrText>
      </w:r>
      <w:r>
        <w:instrText xml:space="preserve">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and f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may also be interpreted as the sensitivity of the Z-spectrum relative to each parameter-of-interest (i.e. the change in Z-spectrum signal value due to a small increase in a given parameter).</w:t>
      </w:r>
      <w:r w:rsidR="00837B7B">
        <w:t xml:space="preserve"> The peak in the sensitivity curve for F occurs at an order of magnitude higher off-resonance frequencies for high FA</w:t>
      </w:r>
      <w:r w:rsidR="00837B7B">
        <w:rPr>
          <w:vertAlign w:val="subscript"/>
        </w:rPr>
        <w:t>MT</w:t>
      </w:r>
      <w:r w:rsidR="00837B7B">
        <w:t xml:space="preserve"> (&gt;500°) relative to the low values (~150-300°), whereas the peak sensitivity for k</w:t>
      </w:r>
      <w:r w:rsidR="00837B7B">
        <w:rPr>
          <w:vertAlign w:val="subscript"/>
        </w:rPr>
        <w:t>f</w:t>
      </w:r>
      <w:r w:rsidR="00837B7B">
        <w:t xml:space="preserve"> </w:t>
      </w:r>
      <w:r w:rsidR="00DF21B1">
        <w:t xml:space="preserve">remained constant 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k</w:t>
      </w:r>
      <w:r w:rsidR="003F72EB">
        <w:rPr>
          <w:vertAlign w:val="subscript"/>
        </w:rPr>
        <w:t>f</w:t>
      </w:r>
      <w:r w:rsidR="003F72EB">
        <w:t xml:space="preserve"> has the largest errors out of all other fitting parameters due to ΔB</w:t>
      </w:r>
      <w:r w:rsidR="003F72EB">
        <w:rPr>
          <w:vertAlign w:val="subscript"/>
        </w:rPr>
        <w:t>1</w:t>
      </w:r>
      <w:r w:rsidR="003F72EB">
        <w:t xml:space="preserve"> (Eq. 1) for the VFA case in </w:t>
      </w:r>
      <w:r w:rsidR="003F72EB">
        <w:fldChar w:fldCharType="begin"/>
      </w:r>
      <w:r w:rsidR="003F72EB">
        <w:instrText xml:space="preserve"> </w:instrText>
      </w:r>
      <w:r w:rsidR="005B5BB8">
        <w:instrText>REF</w:instrText>
      </w:r>
      <w:r w:rsidR="003F72EB">
        <w:instrText xml:space="preserve">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higher sensitivity of F at high off-resonance (&gt;10kHz) values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564EA">
        <w:t xml:space="preserve"> might be a contributing factor in its higher robustness against B</w:t>
      </w:r>
      <w:r w:rsidR="003564EA">
        <w:rPr>
          <w:vertAlign w:val="subscript"/>
        </w:rPr>
        <w:t xml:space="preserve">1, </w:t>
      </w:r>
      <w:r w:rsidR="003564EA">
        <w:t xml:space="preserve">as was mentioned in the previous section for </w:t>
      </w:r>
      <w:r w:rsidR="003564EA">
        <w:fldChar w:fldCharType="begin"/>
      </w:r>
      <w:r w:rsidR="003564EA">
        <w:instrText xml:space="preserve"> </w:instrText>
      </w:r>
      <w:r w:rsidR="005B5BB8">
        <w:instrText>REF</w:instrText>
      </w:r>
      <w:r w:rsidR="003564EA">
        <w:instrText xml:space="preserve"> _Ref492993971 \h </w:instrText>
      </w:r>
      <w:r w:rsidR="003564EA">
        <w:fldChar w:fldCharType="separate"/>
      </w:r>
      <w:r w:rsidR="003564EA">
        <w:t xml:space="preserve">Figure </w:t>
      </w:r>
      <w:r w:rsidR="003564EA">
        <w:rPr>
          <w:noProof/>
        </w:rPr>
        <w:t>2</w:t>
      </w:r>
      <w:r w:rsidR="003564EA">
        <w:fldChar w:fldCharType="end"/>
      </w:r>
      <w:r w:rsidR="003564EA">
        <w:t xml:space="preserve"> for the uniform protocols (# FA &gt; 1) that contained the high FA</w:t>
      </w:r>
      <w:r w:rsidR="003564EA">
        <w:rPr>
          <w:vertAlign w:val="subscript"/>
        </w:rPr>
        <w:t>MT</w:t>
      </w:r>
      <w:r w:rsidR="003564EA">
        <w:t xml:space="preserve"> value (650°).</w:t>
      </w:r>
    </w:p>
    <w:p w14:paraId="6649D380" w14:textId="35A9111C" w:rsidR="003564EA" w:rsidRPr="0052394B" w:rsidRDefault="007D3C54" w:rsidP="00EC2EE5">
      <w:r>
        <w:t xml:space="preserve">The </w:t>
      </w:r>
      <w:r w:rsidR="0010567B">
        <w:t>variance-efficiency and ΔF values (for ΔB</w:t>
      </w:r>
      <w:r w:rsidR="0010567B">
        <w:rPr>
          <w:vertAlign w:val="subscript"/>
        </w:rPr>
        <w:t>1</w:t>
      </w:r>
      <w:r w:rsidR="0010567B">
        <w:t xml:space="preserve"> = 0.05) over the course of the iterative optimization of the 312-point protocol search space are shown in </w:t>
      </w:r>
      <w:r w:rsidR="0010567B">
        <w:fldChar w:fldCharType="begin"/>
      </w:r>
      <w:r w:rsidR="0010567B">
        <w:instrText xml:space="preserve"> </w:instrText>
      </w:r>
      <w:r w:rsidR="005B5BB8">
        <w:instrText>REF</w:instrText>
      </w:r>
      <w:r w:rsidR="0010567B">
        <w:instrText xml:space="preserve"> _Ref492994018 \h </w:instrText>
      </w:r>
      <w:r w:rsidR="0010567B">
        <w:fldChar w:fldCharType="separate"/>
      </w:r>
      <w:r w:rsidR="0010567B">
        <w:t xml:space="preserve">Figure </w:t>
      </w:r>
      <w:r w:rsidR="0010567B">
        <w:rPr>
          <w:noProof/>
        </w:rPr>
        <w:t>4</w:t>
      </w:r>
      <w:r w:rsidR="0010567B">
        <w:fldChar w:fldCharType="end"/>
      </w:r>
      <w:r w:rsidR="0010567B">
        <w:t xml:space="preserve"> for a wide range of regularization parameter λ values. The highest variance-efficiency curve occurs for the λ=0 case (i.e. unregularized parameter-normalized CRLB, Eq. 5), as well as for the λ = 0.01 case.</w:t>
      </w:r>
      <w:r w:rsidR="00896717">
        <w:t xml:space="preserve"> The magnitude of ΔF steadily increases to 1% as the protocol is iteratively reduced to ~150 acquisition points, </w:t>
      </w:r>
      <w:r w:rsidR="006E2EA1">
        <w:t xml:space="preserve">and then proceeds </w:t>
      </w:r>
      <w:r w:rsidR="006E2EA1">
        <w:lastRenderedPageBreak/>
        <w:t xml:space="preserve">to decrease to ~0.5% </w:t>
      </w:r>
      <w:r w:rsidR="00D47E9B">
        <w:t>for</w:t>
      </w:r>
      <w:r w:rsidR="006E2EA1">
        <w:t xml:space="preserve"> </w:t>
      </w:r>
      <w:r w:rsidR="00D47E9B">
        <w:t>N</w:t>
      </w:r>
      <w:r w:rsidR="006E2EA1">
        <w:t xml:space="preserve"> &lt; 25. Increasing the regularization parameter by an order of magnitude (λ = 0.1) </w:t>
      </w:r>
      <w:r w:rsidR="006E2EA1">
        <w:tab/>
        <w:t>substantially reduces ΔF values for # acq. points &gt; 25 by up to a factor of two while keeping the variance-efficiency relatively unaffected, however ΔF reconverges to ~</w:t>
      </w:r>
      <w:r w:rsidR="0012461C">
        <w:t>-</w:t>
      </w:r>
      <w:r w:rsidR="006E2EA1">
        <w:t>0.5% abruptly when the # acq. points are lower than 25.</w:t>
      </w:r>
      <w:r w:rsidR="00CB2233">
        <w:t xml:space="preserve"> A regularization parameter of 0.5 was the lowest value tested which succeeded in ΔF converging to values near 0 for a low </w:t>
      </w:r>
      <w:r w:rsidR="00D47E9B">
        <w:t>N</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 relative</w:t>
      </w:r>
      <w:r w:rsidR="00A80921">
        <w:t xml:space="preserve"> improvement by a factor of 13.</w:t>
      </w:r>
      <w:r w:rsidR="00CB2233">
        <w:t xml:space="preserve"> </w:t>
      </w:r>
      <w:r w:rsidR="00D47E9B">
        <w:t xml:space="preserve">A slight overall reduction in variance-efficiency occurs for λ = 0.5; for N=10, the variance-efficiency reduced by </w:t>
      </w:r>
      <w:r w:rsidR="0089074E">
        <w:t>6.3</w:t>
      </w:r>
      <w:r w:rsidR="00D47E9B">
        <w:t xml:space="preserve">% for λ = 0.5 relative to λ = 0. For higher λ values, the regularization term in Eq. 5 dominates early in the iterative optimization at the cost of lower variance-efficiency, which never recovers to its unregularized values. For intermediately-high λ values (λ = 1, 2), a second region where the regularization term in Eq. 5 dominates the iterative optimization </w:t>
      </w:r>
      <w:r w:rsidR="00140E47">
        <w:t>is</w:t>
      </w:r>
      <w:r w:rsidR="00D47E9B">
        <w:t xml:space="preserve"> observed </w:t>
      </w:r>
      <w:r w:rsidR="00D47E9B">
        <w:tab/>
      </w:r>
      <w:r w:rsidR="00140E47">
        <w:t>near N = 60 and 120 respectively, also at the expense of variance-efficiency.</w:t>
      </w:r>
      <w:r w:rsidR="0052394B">
        <w:t xml:space="preserve"> Overall, a λ value 0.5 appears to show the best compromise between ΔF (insensitivity of F against B</w:t>
      </w:r>
      <w:r w:rsidR="0052394B">
        <w:rPr>
          <w:vertAlign w:val="subscript"/>
        </w:rPr>
        <w:t>1</w:t>
      </w:r>
      <w:r w:rsidR="0052394B">
        <w:t>) and variance-efficiency out of the parameters evaluated.</w:t>
      </w:r>
    </w:p>
    <w:p w14:paraId="335AF0FB" w14:textId="06C5899F" w:rsidR="0052394B" w:rsidRPr="005B55D4" w:rsidRDefault="0052394B" w:rsidP="00EC2EE5">
      <w:r>
        <w:t>The 10-point optimized protocols for λ = 0 (CRLB) and λ = 0.5 (CRLB</w:t>
      </w:r>
      <w:r w:rsidRPr="0052394B">
        <w:rPr>
          <w:vertAlign w:val="subscript"/>
        </w:rPr>
        <w:t>λ</w:t>
      </w:r>
      <w:r>
        <w:rPr>
          <w:vertAlign w:val="subscript"/>
        </w:rPr>
        <w:t>=0.5</w:t>
      </w:r>
      <w:r>
        <w:t xml:space="preserve">) are shown in </w:t>
      </w:r>
      <w:r>
        <w:fldChar w:fldCharType="begin"/>
      </w:r>
      <w:r>
        <w:instrText xml:space="preserve"> </w:instrText>
      </w:r>
      <w:r w:rsidR="005B5BB8">
        <w:instrText>REF</w:instrText>
      </w:r>
      <w:r>
        <w:instrText xml:space="preserve"> _Ref492994028 \h </w:instrText>
      </w:r>
      <w:r>
        <w:fldChar w:fldCharType="separate"/>
      </w:r>
      <w:r>
        <w:t xml:space="preserve">Figure </w:t>
      </w:r>
      <w:r>
        <w:rPr>
          <w:noProof/>
        </w:rPr>
        <w:t>5</w:t>
      </w:r>
      <w:r>
        <w:fldChar w:fldCharType="end"/>
      </w:r>
      <w:r>
        <w:t xml:space="preserve">, overlayed on the 312-point protocol search-space (displayed as line plots for better visibility of the optimized protocols). The details of these optimized protocols are also listed in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pairs, with only three acquisition points changing when the regularization term in Eq. 5 (λ = 0.5) is added.</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lastRenderedPageBreak/>
        <w:t>Monte Carlo Simulations</w:t>
      </w:r>
    </w:p>
    <w:p w14:paraId="6DAB755C" w14:textId="0EE211B0" w:rsidR="00EE61BA" w:rsidRDefault="00EE61BA" w:rsidP="00EE61BA">
      <w:r>
        <w:t>Distributions</w:t>
      </w:r>
      <w:r w:rsidR="000525C7">
        <w:t xml:space="preserve"> </w:t>
      </w:r>
      <w:r w:rsidR="00AB46B8">
        <w:t>statistics (mean, σ) of the Monte Carlo simulations are shown for</w:t>
      </w:r>
      <w:r>
        <w:t xml:space="preserve"> the fitted parameter-of-interest F </w:t>
      </w:r>
      <w:r w:rsidR="00AB46B8">
        <w:t>as a function of ΔB</w:t>
      </w:r>
      <w:r w:rsidR="00AB46B8">
        <w:rPr>
          <w:vertAlign w:val="subscript"/>
        </w:rPr>
        <w:t>1</w:t>
      </w:r>
      <w:r w:rsidR="00AB46B8">
        <w:t xml:space="preserve"> (SNR = 100) in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and as a function of SNR (ΔB</w:t>
      </w:r>
      <w:r w:rsidR="00AB46B8">
        <w:rPr>
          <w:vertAlign w:val="subscript"/>
        </w:rPr>
        <w:t>1</w:t>
      </w:r>
      <w:r w:rsidR="00AB46B8">
        <w:t xml:space="preserve"> =</w:t>
      </w:r>
      <w:r w:rsidR="0089074E">
        <w:t xml:space="preserve"> 0 and</w:t>
      </w:r>
      <w:r w:rsidR="00AB46B8">
        <w:t xml:space="preserve"> 15 %) in </w:t>
      </w:r>
      <w:r w:rsidR="00AB46B8">
        <w:fldChar w:fldCharType="begin"/>
      </w:r>
      <w:r w:rsidR="00AB46B8">
        <w:instrText xml:space="preserve"> </w:instrText>
      </w:r>
      <w:r w:rsidR="005B5BB8">
        <w:instrText>REF</w:instrText>
      </w:r>
      <w:r w:rsidR="00AB46B8">
        <w:instrText xml:space="preserve">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w:instrText>
      </w:r>
      <w:r w:rsidR="005B5BB8">
        <w:instrText>REF</w:instrText>
      </w:r>
      <w:r w:rsidR="00A82C1D">
        <w:instrText xml:space="preserve">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A82C1D">
        <w:t>value for the (ΔB</w:t>
      </w:r>
      <w:r w:rsidR="00A82C1D">
        <w:rPr>
          <w:vertAlign w:val="subscript"/>
        </w:rPr>
        <w:t>1</w:t>
      </w:r>
      <w:r w:rsidR="00A82C1D">
        <w:t xml:space="preserve"> = 0, SNR = 100) case. </w:t>
      </w:r>
      <w:r w:rsidR="00A82C1D">
        <w:fldChar w:fldCharType="begin"/>
      </w:r>
      <w:r w:rsidR="00A82C1D">
        <w:instrText xml:space="preserve"> </w:instrText>
      </w:r>
      <w:r w:rsidR="005B5BB8">
        <w:instrText>REF</w:instrText>
      </w:r>
      <w:r w:rsidR="00A82C1D">
        <w:instrText xml:space="preserve">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id</w:t>
      </w:r>
      <w:r w:rsidR="001C2095">
        <w:t xml:space="preserve">For </w:t>
      </w:r>
      <w:r w:rsidR="00A82C1D">
        <w:t>eal (noiseless) fitted F value.</w:t>
      </w:r>
    </w:p>
    <w:p w14:paraId="2318B59C" w14:textId="12B62951" w:rsidR="00682880" w:rsidRDefault="007502AF" w:rsidP="00EE61BA">
      <w:r>
        <w:t>For CRLB</w:t>
      </w:r>
      <w:r>
        <w:rPr>
          <w:vertAlign w:val="subscript"/>
        </w:rPr>
        <w:t>λ=0.5</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zone)</w:t>
      </w:r>
      <w:r>
        <w:t xml:space="preserve"> for </w:t>
      </w:r>
      <w:r w:rsidRPr="009644EE">
        <w:t>Δ</w:t>
      </w:r>
      <w:r>
        <w:t>B</w:t>
      </w:r>
      <w:r>
        <w:rPr>
          <w:vertAlign w:val="subscript"/>
        </w:rPr>
        <w:t>1</w:t>
      </w:r>
      <w:r>
        <w:t xml:space="preserve"> ranging between -10% and 20% (</w:t>
      </w:r>
      <w:r>
        <w:fldChar w:fldCharType="begin"/>
      </w:r>
      <w:r>
        <w:instrText xml:space="preserve"> </w:instrText>
      </w:r>
      <w:r w:rsidR="005B5BB8">
        <w:instrText>REF</w:instrText>
      </w:r>
      <w:r>
        <w:instrText xml:space="preserve"> _Ref492994049 \h </w:instrText>
      </w:r>
      <w:r>
        <w:fldChar w:fldCharType="separate"/>
      </w:r>
      <w:r>
        <w:t xml:space="preserve">Figure </w:t>
      </w:r>
      <w:r>
        <w:rPr>
          <w:noProof/>
        </w:rPr>
        <w:t>6</w:t>
      </w:r>
      <w:r>
        <w:fldChar w:fldCharType="end"/>
      </w:r>
      <w:r>
        <w:t>, for both WM and GM), yet the same was only true between -5% and 10% for the CRLB-optimized protocol and between -5% and 5% for the Uniform protocol. The standard deviations of the F distribution were substantially lower (</w:t>
      </w:r>
      <w:r w:rsidR="00ED11FE">
        <w:t>by a factor of ~1.75</w:t>
      </w:r>
      <w:r>
        <w:t>) for both CRLB and CRLB</w:t>
      </w:r>
      <w:r>
        <w:rPr>
          <w:vertAlign w:val="subscript"/>
        </w:rPr>
        <w:t>λ=0.5</w:t>
      </w:r>
      <w:r>
        <w:t xml:space="preserve"> protocols relative to the Uniform protocol.</w:t>
      </w:r>
      <w:r w:rsidRPr="007502AF">
        <w:t xml:space="preserve"> </w:t>
      </w:r>
      <w:r>
        <w:t>CRLB</w:t>
      </w:r>
      <w:r>
        <w:rPr>
          <w:vertAlign w:val="subscript"/>
        </w:rPr>
        <w:t>λ=0.5</w:t>
      </w:r>
      <w:r>
        <w:t xml:space="preserve"> σ values were slightly higher than CRLB values</w:t>
      </w:r>
      <w:r w:rsidR="0022322A">
        <w:t xml:space="preserve"> (6.7% higher)</w:t>
      </w:r>
      <w:r>
        <w:t>, bu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029386D4"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CRLB</w:t>
      </w:r>
      <w:r>
        <w:rPr>
          <w:vertAlign w:val="subscript"/>
        </w:rPr>
        <w:t>λ=0.5</w:t>
      </w:r>
      <w:r>
        <w:t>) were below 1% for all datasets with SNR greater than 75 (</w:t>
      </w:r>
      <w:r>
        <w:fldChar w:fldCharType="begin"/>
      </w:r>
      <w:r>
        <w:instrText xml:space="preserve"> </w:instrText>
      </w:r>
      <w:r w:rsidR="005B5BB8">
        <w:instrText>REF</w:instrText>
      </w:r>
      <w:r>
        <w:instrText xml:space="preserve"> _Ref492994059 \h </w:instrText>
      </w:r>
      <w:r>
        <w:fldChar w:fldCharType="separate"/>
      </w:r>
      <w:r>
        <w:t xml:space="preserve">Figure </w:t>
      </w:r>
      <w:r>
        <w:rPr>
          <w:noProof/>
        </w:rPr>
        <w:t>7</w:t>
      </w:r>
      <w:r>
        <w:fldChar w:fldCharType="end"/>
      </w:r>
      <w:r>
        <w:t xml:space="preserve">, for both WM and GM). A minimum SNR of 100 was necessary for the Uniform protocol for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to be 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saw a slight increase, however remained within 1% for SNR &gt; 100. Both the CRLB and Uniform protocols saw larger deviations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for the </w:t>
      </w:r>
      <w:r w:rsidR="00191965" w:rsidRPr="009644EE">
        <w:t>Δ</w:t>
      </w:r>
      <w:r w:rsidR="00191965">
        <w:t>B</w:t>
      </w:r>
      <w:r w:rsidR="00191965">
        <w:rPr>
          <w:vertAlign w:val="subscript"/>
        </w:rPr>
        <w:t>1</w:t>
      </w:r>
      <w:r w:rsidR="00191965">
        <w:t xml:space="preserve"> = 15% case, even at high SNR values (&gt;100).</w:t>
      </w:r>
      <w:r w:rsidR="008704CD">
        <w:t xml:space="preserve"> The </w:t>
      </w:r>
      <w:r w:rsidR="001B40FE">
        <w:t xml:space="preserve">σ curves as a function SNR increased rapidly for SNR values below 75 for all curves. For all protocols, σ did not vary substantially between both </w:t>
      </w:r>
      <w:r w:rsidR="001B40FE" w:rsidRPr="009644EE">
        <w:t>Δ</w:t>
      </w:r>
      <w:r w:rsidR="001B40FE">
        <w:t>B</w:t>
      </w:r>
      <w:r w:rsidR="001B40FE">
        <w:rPr>
          <w:vertAlign w:val="subscript"/>
        </w:rPr>
        <w:t>1</w:t>
      </w:r>
      <w:r w:rsidR="001B40FE">
        <w:t xml:space="preserve"> cases (0% and 15%), The difference between the protocols behaved </w:t>
      </w:r>
      <w:r w:rsidR="001B40FE">
        <w:lastRenderedPageBreak/>
        <w:t xml:space="preserve">similarly as discussed above for </w:t>
      </w:r>
      <w:r w:rsidR="001B40FE">
        <w:fldChar w:fldCharType="begin"/>
      </w:r>
      <w:r w:rsidR="001B40FE">
        <w:instrText xml:space="preserve"> </w:instrText>
      </w:r>
      <w:r w:rsidR="005B5BB8">
        <w:instrText>REF</w:instrText>
      </w:r>
      <w:r w:rsidR="001B40FE">
        <w:instrText xml:space="preserve"> _Ref492994049 \h </w:instrText>
      </w:r>
      <w:r w:rsidR="001B40FE">
        <w:fldChar w:fldCharType="separate"/>
      </w:r>
      <w:r w:rsidR="001B40FE">
        <w:t xml:space="preserve">Figure </w:t>
      </w:r>
      <w:r w:rsidR="001B40FE">
        <w:rPr>
          <w:noProof/>
        </w:rPr>
        <w:t>6</w:t>
      </w:r>
      <w:r w:rsidR="001B40FE">
        <w:fldChar w:fldCharType="end"/>
      </w:r>
      <w:r w:rsidR="001B40FE">
        <w:t>, with no substantial difference between the CRLB and CRLB</w:t>
      </w:r>
      <w:r w:rsidR="001B40FE">
        <w:rPr>
          <w:vertAlign w:val="subscript"/>
        </w:rPr>
        <w:t>λ=0.5</w:t>
      </w:r>
      <w:r w:rsidR="001B40FE">
        <w:t xml:space="preserve"> cases but an overall improvement for both relative to the Uniform protocol.</w:t>
      </w:r>
    </w:p>
    <w:p w14:paraId="08534DFE" w14:textId="3770544C" w:rsidR="00444B1B" w:rsidRDefault="00A91D2B" w:rsidP="008C72B4">
      <w:pPr>
        <w:pStyle w:val="Titre1"/>
        <w:numPr>
          <w:ilvl w:val="0"/>
          <w:numId w:val="0"/>
        </w:numPr>
      </w:pPr>
      <w:r w:rsidRPr="00480E6C">
        <w:t>DISCUSSION</w:t>
      </w:r>
    </w:p>
    <w:p w14:paraId="2FED1747" w14:textId="56015EF7" w:rsidR="00B7632F" w:rsidRPr="00A4350B" w:rsidRDefault="003F7A3C" w:rsidP="001510C9">
      <w:r>
        <w:t xml:space="preserve">This </w:t>
      </w:r>
      <w:r w:rsidR="00B7632F">
        <w:t>paper describes a methodology to design an optimized qMT protocol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a regularized CRLB</w:t>
      </w:r>
      <w:r w:rsidR="007630AE" w:rsidRPr="001510C9">
        <w:rPr>
          <w:vertAlign w:val="subscript"/>
        </w:rPr>
        <w:t>λ=0.5</w:t>
      </w:r>
      <w:r w:rsidR="007630AE">
        <w:t>,</w:t>
      </w:r>
      <w:r w:rsidR="00AA15C6">
        <w:t xml:space="preserve"> errors propagated to fitted F were limited to below 1% in the presence of B</w:t>
      </w:r>
      <w:r w:rsidR="00AA15C6" w:rsidRPr="001510C9">
        <w:rPr>
          <w:vertAlign w:val="subscript"/>
        </w:rPr>
        <w:t>1</w:t>
      </w:r>
      <w:r w:rsidR="00AA15C6">
        <w:t xml:space="preserve"> errors ranging between </w:t>
      </w:r>
      <w:r w:rsidR="007630AE">
        <w:t xml:space="preserve">-10 and 20%, </w:t>
      </w:r>
      <w:r w:rsidR="00477852">
        <w:t>consistent with</w:t>
      </w:r>
      <w:r w:rsidR="001510C9">
        <w:t xml:space="preserve"> the range of</w:t>
      </w:r>
      <w:r w:rsidR="00477852">
        <w:t xml:space="preserve"> 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DATA </w:instrText>
      </w:r>
      <w:r w:rsidR="00163F81">
        <w:fldChar w:fldCharType="end"/>
      </w:r>
      <w:r w:rsidR="001C7A2F">
        <w:fldChar w:fldCharType="separate"/>
      </w:r>
      <w:r w:rsidR="00163F81">
        <w:rPr>
          <w:noProof/>
        </w:rPr>
        <w:t>(</w:t>
      </w:r>
      <w:hyperlink w:anchor="_ENREF_1_26" w:tooltip="Boudreau, 2017 #8258" w:history="1">
        <w:r w:rsidR="00876B92">
          <w:rPr>
            <w:noProof/>
          </w:rPr>
          <w:t>26</w:t>
        </w:r>
      </w:hyperlink>
      <w:r w:rsidR="00163F81">
        <w:rPr>
          <w:noProof/>
        </w:rPr>
        <w:t>)</w:t>
      </w:r>
      <w:r w:rsidR="001C7A2F">
        <w:fldChar w:fldCharType="end"/>
      </w:r>
      <w:r w:rsidR="001510C9">
        <w:t>.</w:t>
      </w:r>
      <w:r w:rsidR="00A245A7">
        <w:t xml:space="preserve"> </w:t>
      </w:r>
      <w:r w:rsidR="00BC5FE5">
        <w:t>Both regularized and conventional CRLB optimization resulted in an improvement of B</w:t>
      </w:r>
      <w:r w:rsidR="00BC5FE5">
        <w:rPr>
          <w:vertAlign w:val="subscript"/>
        </w:rPr>
        <w:t>1</w:t>
      </w:r>
      <w:r w:rsidR="00BC5FE5">
        <w:t>-insensitivity for F relative to a two-FA</w:t>
      </w:r>
      <w:r w:rsidR="00BC5FE5">
        <w:rPr>
          <w:vertAlign w:val="subscript"/>
        </w:rPr>
        <w:t>MT</w:t>
      </w:r>
      <w:r w:rsidR="00BC5FE5">
        <w:t xml:space="preserve"> uniform protocol. Sensitivity analyses of uniform protocols suggested that acquiring data at a high-FA</w:t>
      </w:r>
      <w:r w:rsidR="00BC5FE5">
        <w:rPr>
          <w:vertAlign w:val="subscript"/>
        </w:rPr>
        <w:t>MT</w:t>
      </w:r>
      <w:r w:rsidR="00BC5FE5">
        <w:t>/high-off-resonance frequency value-pair 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hen VFA T</w:t>
      </w:r>
      <w:r w:rsidR="00BC5FE5">
        <w:rPr>
          <w:vertAlign w:val="subscript"/>
        </w:rPr>
        <w:t>1</w:t>
      </w:r>
      <w:r w:rsidR="00BC5FE5">
        <w:t xml:space="preserve"> mapping is used (as noted in the Jacobian sensitivity plots). </w:t>
      </w:r>
      <w:r w:rsidR="00215A09">
        <w:t>This simulation work demonstrates the effectiveness of a regularized approach in optimizing qMT protocols for</w:t>
      </w:r>
      <w:r w:rsidR="00A4350B">
        <w:t xml:space="preserve"> B</w:t>
      </w:r>
      <w:r w:rsidR="00A4350B">
        <w:rPr>
          <w:vertAlign w:val="subscript"/>
        </w:rPr>
        <w:t>1</w:t>
      </w:r>
      <w:r w:rsidR="00A4350B">
        <w:t xml:space="preserve">-insensitivity of F, and the work presented here </w:t>
      </w:r>
      <w:r w:rsidR="00215A09">
        <w:t xml:space="preserve">can </w:t>
      </w:r>
      <w:r w:rsidR="00A4350B">
        <w:t>serve as a methodology in designing qMT protocols which could omit B</w:t>
      </w:r>
      <w:r w:rsidR="00A4350B">
        <w:rPr>
          <w:vertAlign w:val="subscript"/>
        </w:rPr>
        <w:t>1</w:t>
      </w:r>
      <w:r w:rsidR="00A4350B">
        <w:t xml:space="preserve"> measurements in the qMT </w:t>
      </w:r>
      <w:r w:rsidR="00215A09">
        <w:t>protocols</w:t>
      </w:r>
      <w:r w:rsidR="00A4350B">
        <w:t xml:space="preserve"> altogether if F is the parameter-of-interest for the study.</w:t>
      </w:r>
    </w:p>
    <w:p w14:paraId="1E299D25" w14:textId="54A1AA5A" w:rsidR="006B176E" w:rsidRPr="00C154D6" w:rsidRDefault="00C92804" w:rsidP="00C81C2A">
      <w:r>
        <w:t>The work presented here considered a specific qMT fitting model (Sled and Pike</w:t>
      </w:r>
      <w:r>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8D7B35">
        <w:rPr>
          <w:noProof/>
        </w:rPr>
        <w:t>(</w:t>
      </w:r>
      <w:hyperlink w:anchor="_ENREF_1_7" w:tooltip="Sled, 2001 #17" w:history="1">
        <w:r w:rsidR="00876B92">
          <w:rPr>
            <w:noProof/>
          </w:rPr>
          <w:t>7</w:t>
        </w:r>
      </w:hyperlink>
      <w:r w:rsidR="008D7B35">
        <w:rPr>
          <w:noProof/>
        </w:rPr>
        <w:t>)</w:t>
      </w:r>
      <w:r>
        <w:fldChar w:fldCharType="end"/>
      </w:r>
      <w:r>
        <w:t>) which fitted quantitative MT data for four parameters of the Bloch-McConnell equations (F, k</w:t>
      </w:r>
      <w:r>
        <w:rPr>
          <w:vertAlign w:val="subscript"/>
        </w:rPr>
        <w:t>f</w:t>
      </w:r>
      <w:r>
        <w:t>, T</w:t>
      </w:r>
      <w:r>
        <w:rPr>
          <w:vertAlign w:val="subscript"/>
        </w:rPr>
        <w:t xml:space="preserve">2,f, </w:t>
      </w:r>
      <w:r>
        <w:t>T</w:t>
      </w:r>
      <w:r>
        <w:rPr>
          <w:vertAlign w:val="subscript"/>
        </w:rPr>
        <w:t>2,r</w:t>
      </w:r>
      <w:r>
        <w:t xml:space="preserve">). </w:t>
      </w:r>
      <w:r w:rsidR="002E7CFA">
        <w:t>Several other qMT fitting models for MT-prepared SPGR data exist</w:t>
      </w:r>
      <w:r w:rsidR="005C3813">
        <w:t xml:space="preserve">, such as </w:t>
      </w:r>
      <w:r w:rsidR="002E7CFA">
        <w:t>Yarnykh</w:t>
      </w:r>
      <w:r w:rsidR="005C3813">
        <w:t xml:space="preserve">’s model that neglects direct saturation effects </w:t>
      </w:r>
      <w:r w:rsidR="005C3813">
        <w:fldChar w:fldCharType="begin"/>
      </w:r>
      <w:r w:rsidR="008D7B35">
        <w:instrText xml:space="preserve"> </w:instrText>
      </w:r>
      <w:r w:rsidR="005B5BB8">
        <w:instrText>ADDIN</w:instrText>
      </w:r>
      <w:r w:rsidR="008D7B35">
        <w:instrText xml:space="preserve"> EN.CITE &lt;EndNote&gt;&lt;Cite&gt;&lt;Author&gt;Yarnykh&lt;/Author&gt;&lt;Year&gt;2002&lt;/Year&gt;&lt;RecNum&gt;3719&lt;/RecNum&gt;&lt;DisplayText&gt;(1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5C3813">
        <w:fldChar w:fldCharType="separate"/>
      </w:r>
      <w:r w:rsidR="008D7B35">
        <w:rPr>
          <w:noProof/>
        </w:rPr>
        <w:t>(</w:t>
      </w:r>
      <w:hyperlink w:anchor="_ENREF_1_11" w:tooltip="Yarnykh, 2002 #3719" w:history="1">
        <w:r w:rsidR="00876B92">
          <w:rPr>
            <w:noProof/>
          </w:rPr>
          <w:t>11</w:t>
        </w:r>
      </w:hyperlink>
      <w:r w:rsidR="008D7B35">
        <w:rPr>
          <w:noProof/>
        </w:rPr>
        <w:t>)</w:t>
      </w:r>
      <w:r w:rsidR="005C3813">
        <w:fldChar w:fldCharType="end"/>
      </w:r>
      <w:r w:rsidR="005C3813">
        <w:t xml:space="preserve"> and Ramani’s continuous wave power equivalent model </w:t>
      </w:r>
      <w:r w:rsidR="005C3813">
        <w:fldChar w:fldCharType="begin"/>
      </w:r>
      <w:r w:rsidR="008D7B35">
        <w:instrText xml:space="preserve"> </w:instrText>
      </w:r>
      <w:r w:rsidR="005B5BB8">
        <w:instrText>ADDIN</w:instrText>
      </w:r>
      <w:r w:rsidR="008D7B35">
        <w:instrText xml:space="preserve"> EN.CITE &lt;EndNote&gt;&lt;Cite&gt;&lt;Author&gt;Ramani&lt;/Author&gt;&lt;Year&gt;2002&lt;/Year&gt;&lt;RecNum&gt;3661&lt;/RecNum&gt;&lt;DisplayText&gt;(1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8D7B35">
        <w:rPr>
          <w:noProof/>
        </w:rPr>
        <w:t>(</w:t>
      </w:r>
      <w:hyperlink w:anchor="_ENREF_1_12" w:tooltip="Ramani, 2002 #3661" w:history="1">
        <w:r w:rsidR="00876B92">
          <w:rPr>
            <w:noProof/>
          </w:rPr>
          <w:t>12</w:t>
        </w:r>
      </w:hyperlink>
      <w:r w:rsidR="008D7B35">
        <w:rPr>
          <w:noProof/>
        </w:rPr>
        <w:t>)</w:t>
      </w:r>
      <w:r w:rsidR="005C3813">
        <w:fldChar w:fldCharType="end"/>
      </w:r>
      <w:r w:rsidR="005C3813">
        <w:t>. Each qMT fitting model depend on different approximations or assumptions</w:t>
      </w:r>
      <w:r w:rsidR="00D06093">
        <w:t xml:space="preserve">, and some </w:t>
      </w:r>
      <w:r w:rsidR="005879D1">
        <w:t xml:space="preserve">fitting parameters </w:t>
      </w:r>
      <w:r w:rsidR="00D06093">
        <w:lastRenderedPageBreak/>
        <w:t>are defined slightly differently</w:t>
      </w:r>
      <w:r w:rsidR="005C3813">
        <w:t>.</w:t>
      </w:r>
      <w:r w:rsidR="00D06093">
        <w:t xml:space="preserve"> For example, Yarnykh’</w:t>
      </w:r>
      <w:r w:rsidR="00EE16A0">
        <w:t xml:space="preserve">s model suggests acquiring data only at off-resonance frequencies greater than 1 kHz, and </w:t>
      </w:r>
      <w:r w:rsidR="0069535D">
        <w:t>uses</w:t>
      </w:r>
      <w:r w:rsidR="00C154D6">
        <w:t xml:space="preserve"> a different fitting parameter set (e.g. T</w:t>
      </w:r>
      <w:r w:rsidR="00C154D6">
        <w:rPr>
          <w:vertAlign w:val="subscript"/>
        </w:rPr>
        <w:t>2,f</w:t>
      </w:r>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 instead of Sled and Pike’s F  = M</w:t>
      </w:r>
      <w:r w:rsidR="00C154D6">
        <w:rPr>
          <w:vertAlign w:val="subscript"/>
        </w:rPr>
        <w:t>0,r</w:t>
      </w:r>
      <w:r w:rsidR="00C154D6">
        <w:t xml:space="preserve"> / M</w:t>
      </w:r>
      <w:r w:rsidR="00C154D6">
        <w:rPr>
          <w:vertAlign w:val="subscript"/>
        </w:rPr>
        <w:t>0,f</w:t>
      </w:r>
      <w:r w:rsidR="00C154D6">
        <w:t xml:space="preserve"> parameter</w:t>
      </w:r>
      <w:r w:rsidR="0069535D">
        <w:t>)</w:t>
      </w:r>
      <w:r w:rsidR="00C154D6">
        <w:t>.</w:t>
      </w:r>
      <w:r w:rsidR="0038797B">
        <w:t xml:space="preserve"> The more limited range in off-resonance frequencies reduces the range available values in the Jacobian sensitivity matrix available during optimization, so optimizing against auxiliary measurements error propagation could be more challenging. Different fitting parameters sets will likely also change how the measurement errors are propagated to these parameters, which would likely change the B</w:t>
      </w:r>
      <w:r w:rsidR="0038797B">
        <w:rPr>
          <w:vertAlign w:val="subscript"/>
        </w:rPr>
        <w:t>1</w:t>
      </w:r>
      <w:r w:rsidR="0038797B">
        <w:t xml:space="preserve">-sensitivity </w:t>
      </w:r>
      <w:r w:rsidR="00541C50">
        <w:t>between different fitting models</w:t>
      </w:r>
      <w:r w:rsidR="0038797B">
        <w:t xml:space="preserve"> for identical SPGR qMT acquisition protocols. Single-point qMT fitting models </w:t>
      </w:r>
      <w:r w:rsidR="0038797B">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38797B">
        <w:fldChar w:fldCharType="separate"/>
      </w:r>
      <w:r w:rsidR="00163F81">
        <w:rPr>
          <w:noProof/>
        </w:rPr>
        <w:t>(</w:t>
      </w:r>
      <w:hyperlink w:anchor="_ENREF_1_27" w:tooltip="Underhill, 2011 #3772" w:history="1">
        <w:r w:rsidR="00876B92">
          <w:rPr>
            <w:noProof/>
          </w:rPr>
          <w:t>27</w:t>
        </w:r>
      </w:hyperlink>
      <w:r w:rsidR="00163F81">
        <w:rPr>
          <w:noProof/>
        </w:rPr>
        <w:t>,</w:t>
      </w:r>
      <w:hyperlink w:anchor="_ENREF_1_28" w:tooltip="Yarnykh, 2012 #3770" w:history="1">
        <w:r w:rsidR="00876B92">
          <w:rPr>
            <w:noProof/>
          </w:rPr>
          <w:t>28</w:t>
        </w:r>
      </w:hyperlink>
      <w:r w:rsidR="00163F81">
        <w:rPr>
          <w:noProof/>
        </w:rPr>
        <w:t>)</w:t>
      </w:r>
      <w:r w:rsidR="0038797B">
        <w:fldChar w:fldCharType="end"/>
      </w:r>
      <w:r w:rsidR="0038797B">
        <w:t xml:space="preserve"> may </w:t>
      </w:r>
      <w:r w:rsidR="00541C50">
        <w:t>provide additional challenges for optimizing against auxiliary measurement error sensitivity, considering that several parameter restraints are built-in within the models</w:t>
      </w:r>
      <w:r w:rsidR="00637BE9">
        <w:t>, which would provide additional limitations when solving Eq. 2</w:t>
      </w:r>
      <w:r w:rsidR="00541C50">
        <w:t xml:space="preserve">. Our </w:t>
      </w:r>
      <w:r w:rsidR="00637BE9">
        <w:t>analysis of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having both small and large MT flip angle acquisition in your protocol, particularly at </w:t>
      </w:r>
      <w:r w:rsidR="001070C8">
        <w:t xml:space="preserve">mid and </w:t>
      </w:r>
      <w:r w:rsidR="00987066">
        <w:t>h</w:t>
      </w:r>
      <w:r w:rsidR="001070C8">
        <w:t>igh</w:t>
      </w:r>
      <w:r w:rsidR="00987066">
        <w:t xml:space="preserve"> off-resonance frequencies, and such a configuration is not possible with a single-point measurement protocol.</w:t>
      </w:r>
    </w:p>
    <w:p w14:paraId="13165F13" w14:textId="5A6413E3"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sensitivity</w:t>
      </w:r>
      <w:r w:rsidR="00BA6796">
        <w:t xml:space="preserve"> component to the CRLB condition in the optimization algorithm. An alternative approach could have been to do a formal analysis of the error propagation </w:t>
      </w:r>
      <w:r w:rsidR="008177F6">
        <w:t xml:space="preserve">of auxiliary measurement </w:t>
      </w:r>
      <w:r w:rsidR="002F0DBA">
        <w:t xml:space="preserve">with the CRLB equations to be used as a condition in the optimization algorithm. Lankford and Does </w:t>
      </w:r>
      <w:r w:rsidR="002F0DBA">
        <w:fldChar w:fldCharType="begin"/>
      </w:r>
      <w:r w:rsidR="00163F81">
        <w:instrText xml:space="preserve"> </w:instrText>
      </w:r>
      <w:r w:rsidR="005B5BB8">
        <w:instrText>ADDIN</w:instrText>
      </w:r>
      <w:r w:rsidR="00163F81">
        <w:instrText xml:space="preserve"> EN.CITE &lt;EndNote&gt;&lt;Cite&gt;&lt;Author&gt;Lankford&lt;/Author&gt;&lt;Year&gt;2017&lt;/Year&gt;&lt;RecNum&gt;8256&lt;/RecNum&gt;&lt;DisplayText&gt;(2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163F81">
        <w:rPr>
          <w:noProof/>
        </w:rPr>
        <w:t>(</w:t>
      </w:r>
      <w:hyperlink w:anchor="_ENREF_1_29" w:tooltip="Lankford, 2017 #8256" w:history="1">
        <w:r w:rsidR="00876B92">
          <w:rPr>
            <w:noProof/>
          </w:rPr>
          <w:t>29</w:t>
        </w:r>
      </w:hyperlink>
      <w:r w:rsidR="00163F81">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Their statistical analysis of propagation of error from parameter constraints demonstrated, under certain circumstances, it can be beneficial to measure B</w:t>
      </w:r>
      <w:r w:rsidR="00D74442">
        <w:rPr>
          <w:vertAlign w:val="subscript"/>
        </w:rPr>
        <w:t>1</w:t>
      </w:r>
      <w:r w:rsidR="00D74442">
        <w:t xml:space="preserve"> when doing multi-echo T</w:t>
      </w:r>
      <w:r w:rsidR="00D74442">
        <w:rPr>
          <w:vertAlign w:val="subscript"/>
        </w:rPr>
        <w:t>2</w:t>
      </w:r>
      <w:r w:rsidR="00D74442">
        <w:t xml:space="preserve"> mapping.</w:t>
      </w:r>
      <w:r w:rsidR="00AD23E4">
        <w:t xml:space="preserve"> Although not designed as a protocol optimization condition, it may be possible to adapt their theory in order to do so.</w:t>
      </w:r>
      <w:r w:rsidR="00D74442">
        <w:t xml:space="preserve"> Their framework was presented </w:t>
      </w:r>
      <w:r w:rsidR="00D74442">
        <w:lastRenderedPageBreak/>
        <w:t>in a general manner to be applicable to other quantitative measures using auxiliary measurement, however it was only derived for a single level of parameter constraints. While this could be applicable for a B</w:t>
      </w:r>
      <w:r w:rsidR="00D74442">
        <w:rPr>
          <w:vertAlign w:val="subscript"/>
        </w:rPr>
        <w:t>1</w:t>
      </w:r>
      <w:r w:rsidR="00D74442">
        <w:t>-error propagation analysis of qMT if using a B</w:t>
      </w:r>
      <w:r w:rsidR="00D74442">
        <w:rPr>
          <w:vertAlign w:val="subscript"/>
        </w:rPr>
        <w:t>1</w:t>
      </w:r>
      <w:r w:rsidR="00D74442">
        <w:t>-independent T</w:t>
      </w:r>
      <w:r w:rsidR="00D74442">
        <w:rPr>
          <w:vertAlign w:val="subscript"/>
        </w:rPr>
        <w:t>1</w:t>
      </w:r>
      <w:r w:rsidR="00D74442">
        <w:t xml:space="preserve"> mapping method</w:t>
      </w:r>
      <w:r w:rsidR="001C283A">
        <w:t xml:space="preserve"> such as inversion reco</w:t>
      </w:r>
      <w:r w:rsidR="00AD23E4">
        <w:t>v</w:t>
      </w:r>
      <w:r w:rsidR="001C283A">
        <w:t>ery</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such as Variable Flip Angle complicates the error propagation analysis beyond what is presented in Lankford and Does, as there are two interacting constraints on the qMT 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AD23E4">
        <w:t>One benefit of our</w:t>
      </w:r>
      <w:r w:rsidR="00906638">
        <w:t xml:space="preserve"> regularized approach for optimizing acquisitions </w:t>
      </w:r>
      <w:r w:rsidR="00AD23E4">
        <w:t>is in its conceptual simplicity and ease in implementation</w:t>
      </w:r>
      <w:r w:rsidR="00906638">
        <w:t>.</w:t>
      </w:r>
      <w:r w:rsidR="001C283A">
        <w:t xml:space="preserve"> Nonetheless, </w:t>
      </w:r>
      <w:r w:rsidR="00906638">
        <w:t>a</w:t>
      </w:r>
      <w:r w:rsidR="001C283A">
        <w:t xml:space="preserve"> formal propagation of error analysis would be a great candidate to compare the sensitivity to errors in constraints between different qMT models</w:t>
      </w:r>
      <w:r w:rsidR="00AD23E4">
        <w:t xml:space="preserve"> as discussed above</w:t>
      </w:r>
      <w:r w:rsidR="001C283A">
        <w:t>, and should be explored in future work.</w:t>
      </w:r>
    </w:p>
    <w:p w14:paraId="67CE4B87" w14:textId="55C58D07" w:rsidR="00556649" w:rsidRDefault="00D3018F" w:rsidP="00F377D6">
      <w:r>
        <w:t>S</w:t>
      </w:r>
      <w:r w:rsidR="001070C8">
        <w:t>everal limitations</w:t>
      </w:r>
      <w:r>
        <w:t xml:space="preserve"> should be considered when interpreting this work</w:t>
      </w:r>
      <w:r w:rsidR="001070C8">
        <w:t>.</w:t>
      </w:r>
      <w:r w:rsidR="0067594D">
        <w:t xml:space="preserve"> </w:t>
      </w:r>
      <w:r>
        <w:t xml:space="preserve">An iterative optimization approach was chosen to estimate an optimal acquisition protocol from a larger initial search space. Iterative reduction of the protocol search space </w:t>
      </w:r>
      <w:r w:rsidR="00013FF8">
        <w:t>is not guaranteed to result in the global minima for th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070151">
        <w:rPr>
          <w:noProof/>
        </w:rPr>
        <w:t>(</w:t>
      </w:r>
      <w:hyperlink w:anchor="_ENREF_1_19" w:tooltip="Cercignani, 2006 #3570" w:history="1">
        <w:r w:rsidR="00876B92">
          <w:rPr>
            <w:noProof/>
          </w:rPr>
          <w:t>19</w:t>
        </w:r>
      </w:hyperlink>
      <w:r w:rsidR="00070151">
        <w:rPr>
          <w:noProof/>
        </w:rPr>
        <w:t>)</w:t>
      </w:r>
      <w:r w:rsidR="00654E20">
        <w:fldChar w:fldCharType="end"/>
      </w:r>
      <w:r w:rsidR="00013FF8">
        <w:t xml:space="preserve"> could</w:t>
      </w:r>
      <w:r w:rsidR="00654E20">
        <w:t xml:space="preserve"> be another valid approach to optimize an experimental design using Eq. 5</w:t>
      </w:r>
      <w:r>
        <w:t xml:space="preserve">. However, iterative </w:t>
      </w:r>
      <w:r w:rsidR="006E51D4">
        <w:t xml:space="preserve">optimization </w:t>
      </w:r>
      <w:r>
        <w:t>approach</w:t>
      </w:r>
      <w:r w:rsidR="006E51D4">
        <w:t xml:space="preserve">es benefit from an ease in implementation, rapid computation, and from the flexibility to choose the number of measurements of the experimental design after the optimization is complete, while a simulated annealing approach </w:t>
      </w:r>
      <w:r w:rsidR="00E61621">
        <w:t xml:space="preserve">typically </w:t>
      </w:r>
      <w:r w:rsidR="006E51D4">
        <w:t>optimizes for a</w:t>
      </w:r>
      <w:r w:rsidR="00E61621">
        <w:t xml:space="preserve"> fixed</w:t>
      </w:r>
      <w:r w:rsidR="006E51D4">
        <w:t xml:space="preserve"> pre-determined number of acquisitions. </w:t>
      </w:r>
      <w:r w:rsidR="00A05C05">
        <w:t>We opted for Monte Carlo simulations in lieu of an in vivo study to validate the regularized approach to B</w:t>
      </w:r>
      <w:r w:rsidR="00A05C05">
        <w:rPr>
          <w:vertAlign w:val="subscript"/>
        </w:rPr>
        <w:t>1</w:t>
      </w:r>
      <w:r w:rsidR="00A05C05">
        <w:t>-sensitivity protocol optimization. This provided us with accurate knowledge and greater control of the system conditions (e.g. tissue values, B</w:t>
      </w:r>
      <w:r w:rsidR="00A05C05">
        <w:rPr>
          <w:vertAlign w:val="subscript"/>
        </w:rPr>
        <w:t>1</w:t>
      </w:r>
      <w:r w:rsidR="00A05C05">
        <w:t xml:space="preserve"> error values, and noise level) we wished to investigate. In vivo evidence of the benefits of qMT protocol optimization using CRLB has already been reported in several different studies </w:t>
      </w:r>
      <w:r w:rsidR="00A05C05">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DATA </w:instrText>
      </w:r>
      <w:r w:rsidR="00504B6E">
        <w:fldChar w:fldCharType="end"/>
      </w:r>
      <w:r w:rsidR="00A05C05">
        <w:fldChar w:fldCharType="separate"/>
      </w:r>
      <w:r w:rsidR="00504B6E">
        <w:rPr>
          <w:noProof/>
        </w:rPr>
        <w:t>(</w:t>
      </w:r>
      <w:hyperlink w:anchor="_ENREF_1_17" w:tooltip="Levesque, 2011 #2822" w:history="1">
        <w:r w:rsidR="00876B92">
          <w:rPr>
            <w:noProof/>
          </w:rPr>
          <w:t>17</w:t>
        </w:r>
      </w:hyperlink>
      <w:r w:rsidR="00504B6E">
        <w:rPr>
          <w:noProof/>
        </w:rPr>
        <w:t>,</w:t>
      </w:r>
      <w:hyperlink w:anchor="_ENREF_1_19" w:tooltip="Cercignani, 2006 #3570" w:history="1">
        <w:r w:rsidR="00876B92">
          <w:rPr>
            <w:noProof/>
          </w:rPr>
          <w:t>19</w:t>
        </w:r>
      </w:hyperlink>
      <w:r w:rsidR="00504B6E">
        <w:rPr>
          <w:noProof/>
        </w:rPr>
        <w:t>,</w:t>
      </w:r>
      <w:hyperlink w:anchor="_ENREF_1_20" w:tooltip="Battiston, 2017 #8257" w:history="1">
        <w:r w:rsidR="00876B92">
          <w:rPr>
            <w:noProof/>
          </w:rPr>
          <w:t>20</w:t>
        </w:r>
      </w:hyperlink>
      <w:r w:rsidR="00504B6E">
        <w:rPr>
          <w:noProof/>
        </w:rPr>
        <w:t>)</w:t>
      </w:r>
      <w:r w:rsidR="00A05C05">
        <w:fldChar w:fldCharType="end"/>
      </w:r>
      <w:r w:rsidR="00A05C05">
        <w:t xml:space="preserve">, </w:t>
      </w:r>
      <w:r w:rsidR="005510F8">
        <w:t xml:space="preserve">and Eqs. 1 and 2 were </w:t>
      </w:r>
      <w:r w:rsidR="005510F8">
        <w:lastRenderedPageBreak/>
        <w:t>developed as a result of a recent comprehensive B</w:t>
      </w:r>
      <w:r w:rsidR="005510F8">
        <w:rPr>
          <w:vertAlign w:val="subscript"/>
        </w:rPr>
        <w:t>1</w:t>
      </w:r>
      <w:r w:rsidR="005510F8">
        <w:t xml:space="preserve">-sensitivity analysis of qMT study </w:t>
      </w:r>
      <w:r w:rsidR="005510F8">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876B92">
        <w:rPr>
          <w:noProof/>
        </w:rPr>
        <w:t>(</w:t>
      </w:r>
      <w:hyperlink w:anchor="_ENREF_1_23" w:tooltip="Boudreau, 2017 #8255" w:history="1">
        <w:r w:rsidR="00876B92">
          <w:rPr>
            <w:noProof/>
          </w:rPr>
          <w:t>23</w:t>
        </w:r>
      </w:hyperlink>
      <w:r w:rsidR="00876B92">
        <w:rPr>
          <w:noProof/>
        </w:rPr>
        <w:t>)</w:t>
      </w:r>
      <w:r w:rsidR="005510F8">
        <w:fldChar w:fldCharType="end"/>
      </w:r>
      <w:r w:rsidR="005510F8">
        <w:t xml:space="preserve"> that compared predictions from simulation with in vivo measurements of F in the absence of B</w:t>
      </w:r>
      <w:r w:rsidR="005510F8">
        <w:rPr>
          <w:vertAlign w:val="subscript"/>
        </w:rPr>
        <w:t>1</w:t>
      </w:r>
      <w:r w:rsidR="005510F8">
        <w:t xml:space="preserve"> maps</w:t>
      </w:r>
      <w:r w:rsidR="00A05C05">
        <w:t>.</w:t>
      </w:r>
      <w:r w:rsidR="00E61621">
        <w:t xml:space="preserve"> Lastly, the optimization algorithm investigated here only considered a single tissue type (WM) during the protocol design. Although the resulting protocol was also </w:t>
      </w:r>
      <w:r w:rsidR="00DB666B">
        <w:t>evaluated for another tissue type in the Monte Carlo simulations (GM), the B</w:t>
      </w:r>
      <w:r w:rsidR="00DB666B">
        <w:rPr>
          <w:vertAlign w:val="subscript"/>
        </w:rPr>
        <w:t>1</w:t>
      </w:r>
      <w:r w:rsidR="00DB666B">
        <w:t>-sensitivity of F was slightly in GM more variable than for WM, even though both were restricted to below 1% for the B</w:t>
      </w:r>
      <w:r w:rsidR="00DB666B">
        <w:rPr>
          <w:vertAlign w:val="subscript"/>
        </w:rPr>
        <w:t>1</w:t>
      </w:r>
      <w:r w:rsidR="00DB666B">
        <w:t xml:space="preserve"> errors typically experience in vivo. If desired, the optimization condition (Eq. 5) could be adapted to consider multiple tissue types in a manner proposed by Cercignani et al </w:t>
      </w:r>
      <w:r w:rsidR="00DB666B">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070151">
        <w:rPr>
          <w:noProof/>
        </w:rPr>
        <w:t>(</w:t>
      </w:r>
      <w:hyperlink w:anchor="_ENREF_1_19" w:tooltip="Cercignani, 2006 #3570" w:history="1">
        <w:r w:rsidR="00876B92">
          <w:rPr>
            <w:noProof/>
          </w:rPr>
          <w:t>19</w:t>
        </w:r>
      </w:hyperlink>
      <w:r w:rsidR="00070151">
        <w:rPr>
          <w:noProof/>
        </w:rPr>
        <w:t>)</w:t>
      </w:r>
      <w:r w:rsidR="00DB666B">
        <w:fldChar w:fldCharType="end"/>
      </w:r>
      <w:r w:rsidR="00DB666B">
        <w:t>, by minimizing for the tissue which results in the maximum value of Eq. 5, which would require the precomputation of the Jacobian sensitivity matrices of all tissues-of-interest.</w:t>
      </w:r>
    </w:p>
    <w:p w14:paraId="17B5F3AC" w14:textId="0F0AAA6D" w:rsidR="00F377D6" w:rsidRPr="00681BBB" w:rsidRDefault="00BA3521" w:rsidP="00F377D6">
      <w:r>
        <w:t xml:space="preserve">Overall, this work presents a framework for designing optimal qMT acquisition protocols for </w:t>
      </w:r>
      <w:r w:rsidR="00D23AC7">
        <w:t xml:space="preserve">improved </w:t>
      </w:r>
      <w:r>
        <w:t>ro</w:t>
      </w:r>
      <w:r w:rsidR="00D23AC7">
        <w:t>bustness against inaccuracies of</w:t>
      </w:r>
      <w:r>
        <w:t xml:space="preserve"> auxiliary measurements (e.g. B</w:t>
      </w:r>
      <w:r>
        <w:rPr>
          <w:vertAlign w:val="subscript"/>
        </w:rPr>
        <w:t>1</w:t>
      </w:r>
      <w:r>
        <w:t xml:space="preserve">) by regularizing the Cramér-Rao lower bound with </w:t>
      </w:r>
      <w:r w:rsidR="00E82814">
        <w:t xml:space="preserve">fitting parameter </w:t>
      </w:r>
      <w:r>
        <w:t>sensitivity information.</w:t>
      </w:r>
      <w:r w:rsidR="00E36DED">
        <w:t xml:space="preserve"> We demonstrated this methodology by optimizing a qMT protocol for pool-size ratio robustness against B</w:t>
      </w:r>
      <w:r w:rsidR="00E36DED">
        <w:rPr>
          <w:vertAlign w:val="subscript"/>
        </w:rPr>
        <w:t>1</w:t>
      </w:r>
      <w:r w:rsidR="00E36DED">
        <w:t>-inaccuracies, and then evaluated the protocol for a range of signal-to-noise ratios, B</w:t>
      </w:r>
      <w:r w:rsidR="00E36DED">
        <w:rPr>
          <w:vertAlign w:val="subscript"/>
        </w:rPr>
        <w:t>1</w:t>
      </w:r>
      <w:r w:rsidR="00E36DED">
        <w:t>-inaccuracies, and tissue types.</w:t>
      </w:r>
      <w:r>
        <w:t xml:space="preserve"> </w:t>
      </w:r>
      <w:r w:rsidR="00F377D6">
        <w:t>These finding</w:t>
      </w:r>
      <w:r w:rsidR="00E36DED">
        <w:t>s</w:t>
      </w:r>
      <w:r w:rsidR="00F377D6">
        <w:t xml:space="preserve"> imply that </w:t>
      </w:r>
      <w:r w:rsidR="00DC52DA">
        <w:t>B</w:t>
      </w:r>
      <w:r w:rsidR="00DC52DA">
        <w:rPr>
          <w:vertAlign w:val="subscript"/>
        </w:rPr>
        <w:t>1</w:t>
      </w:r>
      <w:r w:rsidR="00DC52DA">
        <w:t xml:space="preserve"> </w:t>
      </w:r>
      <w:r w:rsidR="00E36DED">
        <w:t xml:space="preserve">mapping </w:t>
      </w:r>
      <w:r w:rsidR="00DC52DA">
        <w:t>could</w:t>
      </w:r>
      <w:r w:rsidR="00E36DED">
        <w:t xml:space="preserve"> potentially be omitted from such a</w:t>
      </w:r>
      <w:r w:rsidR="00DC52DA">
        <w:t xml:space="preserve"> qMT optimized acquisition protocol</w:t>
      </w:r>
      <w:r w:rsidR="00D3018F">
        <w:t xml:space="preserve"> with minimal impact on the </w:t>
      </w:r>
      <w:r w:rsidR="006F760C">
        <w:t>pool-size ratio estimations</w:t>
      </w:r>
      <w:r w:rsidR="00DC52DA">
        <w:t xml:space="preserve"> (&lt; 1% </w:t>
      </w:r>
      <w:r w:rsidR="006F760C">
        <w:t>error</w:t>
      </w:r>
      <w:r w:rsidR="00DC52DA">
        <w:t>).</w:t>
      </w:r>
      <w:r w:rsidR="00681BBB">
        <w:t xml:space="preserve"> Future work may include optimizing protocols for reduced sensitivity of multiple auxiliary measurements, and comparing the optimization of auxiliary measurement sensitivity between different qMT fitting models. </w:t>
      </w:r>
      <w:r w:rsidR="00B63CD6">
        <w:t>Another interesting way forward could be combining Z-spectrum compressed sensing</w:t>
      </w:r>
      <w:r w:rsidR="000373D5">
        <w:t xml:space="preserve"> </w:t>
      </w:r>
      <w:r w:rsidR="000373D5">
        <w:fldChar w:fldCharType="begin"/>
      </w:r>
      <w:r w:rsidR="00163F81">
        <w:instrText xml:space="preserve"> </w:instrText>
      </w:r>
      <w:r w:rsidR="005B5BB8">
        <w:instrText>ADDIN</w:instrText>
      </w:r>
      <w:r w:rsidR="00163F81">
        <w:instrText xml:space="preserve"> EN.CITE &lt;EndNote&gt;&lt;Cite&gt;&lt;Author&gt;Mclean&lt;/Author&gt;&lt;Year&gt;2017&lt;/Year&gt;&lt;RecNum&gt;8259&lt;/RecNum&gt;&lt;DisplayText&gt;(30)&lt;/DisplayText&gt;&lt;record&gt;&lt;rec-number&gt;8259&lt;/rec-number&gt;&lt;foreign-keys&gt;&lt;key app="EN" db-id="wsx2zxvfv2f923ezt58xsvan9zzwpdv5vewx" timestamp="1506954035"&gt;8259&lt;/key&gt;&lt;/foreign-keys&gt;&lt;ref-type name="Conference Proceedings"&gt;10&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pub-location&gt;Hawaii&lt;/pub-location&gt;&lt;urls&gt;&lt;/urls&gt;&lt;/record&gt;&lt;/Cite&gt;&lt;/EndNote&gt;</w:instrText>
      </w:r>
      <w:r w:rsidR="000373D5">
        <w:fldChar w:fldCharType="separate"/>
      </w:r>
      <w:r w:rsidR="00163F81">
        <w:rPr>
          <w:noProof/>
        </w:rPr>
        <w:t>(</w:t>
      </w:r>
      <w:hyperlink w:anchor="_ENREF_1_30" w:tooltip="Mclean, 2017 #8259" w:history="1">
        <w:r w:rsidR="00876B92">
          <w:rPr>
            <w:noProof/>
          </w:rPr>
          <w:t>30</w:t>
        </w:r>
      </w:hyperlink>
      <w:r w:rsidR="00163F81">
        <w:rPr>
          <w:noProof/>
        </w:rPr>
        <w:t>)</w:t>
      </w:r>
      <w:r w:rsidR="000373D5">
        <w:fldChar w:fldCharType="end"/>
      </w:r>
      <w:r w:rsidR="00B63CD6">
        <w:t xml:space="preserve"> with this optimization approach, in order to increase the number of measurements in the protocol to further maximize the auxiliary measurement sensitivity in a time-efficient manner.</w:t>
      </w:r>
    </w:p>
    <w:p w14:paraId="045C2D95" w14:textId="34C9DDE1" w:rsidR="005A0E12" w:rsidRDefault="005A0E12" w:rsidP="005A0E12">
      <w:r>
        <w:lastRenderedPageBreak/>
        <w:br w:type="page"/>
      </w:r>
    </w:p>
    <w:p w14:paraId="5F4D56F0" w14:textId="77777777" w:rsidR="00A97D0F" w:rsidRPr="00480E6C" w:rsidRDefault="00A41043" w:rsidP="001F002A">
      <w:pPr>
        <w:pStyle w:val="Titre1"/>
      </w:pPr>
      <w:r w:rsidRPr="00480E6C">
        <w:lastRenderedPageBreak/>
        <w:t>REFERENCES</w:t>
      </w:r>
    </w:p>
    <w:p w14:paraId="3561FDA5" w14:textId="77777777" w:rsidR="00876B92" w:rsidRPr="00876B92" w:rsidRDefault="00A97D0F" w:rsidP="00876B92">
      <w:pPr>
        <w:pStyle w:val="EndNoteBibliography"/>
        <w:spacing w:after="0"/>
        <w:ind w:left="720" w:hanging="720"/>
        <w:rPr>
          <w:noProof/>
        </w:rPr>
      </w:pPr>
      <w:r w:rsidRPr="00480E6C">
        <w:fldChar w:fldCharType="begin"/>
      </w:r>
      <w:r w:rsidRPr="00A65AE8">
        <w:instrText xml:space="preserve"> </w:instrText>
      </w:r>
      <w:r w:rsidR="005B5BB8">
        <w:instrText>ADDIN</w:instrText>
      </w:r>
      <w:r w:rsidRPr="00A65AE8">
        <w:instrText xml:space="preserve"> EN.SECTION.REFLIST </w:instrText>
      </w:r>
      <w:r w:rsidRPr="00480E6C">
        <w:fldChar w:fldCharType="separate"/>
      </w:r>
      <w:bookmarkStart w:id="1" w:name="_ENREF_1_1"/>
      <w:r w:rsidR="00876B92" w:rsidRPr="00876B92">
        <w:rPr>
          <w:noProof/>
        </w:rPr>
        <w:t>1.</w:t>
      </w:r>
      <w:r w:rsidR="00876B92" w:rsidRPr="00876B92">
        <w:rPr>
          <w:noProof/>
        </w:rPr>
        <w:tab/>
        <w:t>Sled JG, Pike GB. Quantitative interpretation of magnetization transfer in spoiled gradient echo MRI sequences. Journal of Magnetic Resonance 2000;145(1):24-36.</w:t>
      </w:r>
      <w:bookmarkEnd w:id="1"/>
    </w:p>
    <w:p w14:paraId="4DDF91FF" w14:textId="77777777" w:rsidR="00876B92" w:rsidRPr="00876B92" w:rsidRDefault="00876B92" w:rsidP="00876B92">
      <w:pPr>
        <w:pStyle w:val="EndNoteBibliography"/>
        <w:spacing w:after="0"/>
        <w:ind w:left="720" w:hanging="720"/>
        <w:rPr>
          <w:noProof/>
        </w:rPr>
      </w:pPr>
      <w:bookmarkStart w:id="2" w:name="_ENREF_1_2"/>
      <w:r w:rsidRPr="00876B92">
        <w:rPr>
          <w:noProof/>
        </w:rPr>
        <w:t>2.</w:t>
      </w:r>
      <w:r w:rsidRPr="00876B92">
        <w:rPr>
          <w:noProof/>
        </w:rPr>
        <w:tab/>
        <w:t>Schmierer K, Tozer DJ, Scaravilli F, Altmann DR, Barker GJ, Tofts PS, Miller DH. Quantitative magnetization transfer imaging in postmortem multiple sclerosis brain. J Magn Reson Imaging 2007;26(1):41-51.</w:t>
      </w:r>
      <w:bookmarkEnd w:id="2"/>
    </w:p>
    <w:p w14:paraId="292F0316" w14:textId="77777777" w:rsidR="00876B92" w:rsidRPr="00876B92" w:rsidRDefault="00876B92" w:rsidP="00876B92">
      <w:pPr>
        <w:pStyle w:val="EndNoteBibliography"/>
        <w:spacing w:after="0"/>
        <w:ind w:left="720" w:hanging="720"/>
        <w:rPr>
          <w:noProof/>
        </w:rPr>
      </w:pPr>
      <w:bookmarkStart w:id="3" w:name="_ENREF_1_3"/>
      <w:r w:rsidRPr="00876B92">
        <w:rPr>
          <w:noProof/>
        </w:rPr>
        <w:t>3.</w:t>
      </w:r>
      <w:r w:rsidRPr="00876B92">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3"/>
    </w:p>
    <w:p w14:paraId="211B912B" w14:textId="77777777" w:rsidR="00876B92" w:rsidRPr="00876B92" w:rsidRDefault="00876B92" w:rsidP="00876B92">
      <w:pPr>
        <w:pStyle w:val="EndNoteBibliography"/>
        <w:spacing w:after="0"/>
        <w:ind w:left="720" w:hanging="720"/>
        <w:rPr>
          <w:noProof/>
        </w:rPr>
      </w:pPr>
      <w:bookmarkStart w:id="4" w:name="_ENREF_1_4"/>
      <w:r w:rsidRPr="00876B92">
        <w:rPr>
          <w:noProof/>
        </w:rPr>
        <w:t>4.</w:t>
      </w:r>
      <w:r w:rsidRPr="00876B92">
        <w:rPr>
          <w:noProof/>
        </w:rPr>
        <w:tab/>
        <w:t>Levesque IR, Giacomini PS, Narayanan S, Ribeiro LT, Sled JG, Arnold DL, Pike GB. Quantitative magnetization transfer and myelin water imaging of the evolution of acute multiple sclerosis lesions. Magn Reson Med 2010;63(3):633-640.</w:t>
      </w:r>
      <w:bookmarkEnd w:id="4"/>
    </w:p>
    <w:p w14:paraId="220332C8" w14:textId="77777777" w:rsidR="00876B92" w:rsidRPr="00876B92" w:rsidRDefault="00876B92" w:rsidP="00876B92">
      <w:pPr>
        <w:pStyle w:val="EndNoteBibliography"/>
        <w:spacing w:after="0"/>
        <w:ind w:left="720" w:hanging="720"/>
        <w:rPr>
          <w:noProof/>
        </w:rPr>
      </w:pPr>
      <w:bookmarkStart w:id="5" w:name="_ENREF_1_5"/>
      <w:r w:rsidRPr="00876B92">
        <w:rPr>
          <w:noProof/>
        </w:rPr>
        <w:t>5.</w:t>
      </w:r>
      <w:r w:rsidRPr="00876B92">
        <w:rPr>
          <w:noProof/>
        </w:rPr>
        <w:tab/>
        <w:t>Davies GR, Tozer DJ, Cercignani M, Ramani A, Dalton CM, Thompson AJ, Barker GJ, Tofts PS, Miller DH. Estimation of the macromolecular proton fraction and bound pool T2 in multiple sclerosis. Mult Scler 2004;10(6):607-613.</w:t>
      </w:r>
      <w:bookmarkEnd w:id="5"/>
    </w:p>
    <w:p w14:paraId="7C1242DB" w14:textId="77777777" w:rsidR="00876B92" w:rsidRPr="00876B92" w:rsidRDefault="00876B92" w:rsidP="00876B92">
      <w:pPr>
        <w:pStyle w:val="EndNoteBibliography"/>
        <w:spacing w:after="0"/>
        <w:ind w:left="720" w:hanging="720"/>
        <w:rPr>
          <w:noProof/>
        </w:rPr>
      </w:pPr>
      <w:bookmarkStart w:id="6" w:name="_ENREF_1_6"/>
      <w:r w:rsidRPr="00876B92">
        <w:rPr>
          <w:noProof/>
        </w:rPr>
        <w:t>6.</w:t>
      </w:r>
      <w:r w:rsidRPr="00876B92">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bookmarkEnd w:id="6"/>
    </w:p>
    <w:p w14:paraId="4A9EFB14" w14:textId="77777777" w:rsidR="00876B92" w:rsidRPr="00876B92" w:rsidRDefault="00876B92" w:rsidP="00876B92">
      <w:pPr>
        <w:pStyle w:val="EndNoteBibliography"/>
        <w:spacing w:after="0"/>
        <w:ind w:left="720" w:hanging="720"/>
        <w:rPr>
          <w:noProof/>
        </w:rPr>
      </w:pPr>
      <w:bookmarkStart w:id="7" w:name="_ENREF_1_7"/>
      <w:r w:rsidRPr="00876B92">
        <w:rPr>
          <w:noProof/>
        </w:rPr>
        <w:t>7.</w:t>
      </w:r>
      <w:r w:rsidRPr="00876B92">
        <w:rPr>
          <w:noProof/>
        </w:rPr>
        <w:tab/>
        <w:t>Sled JG, Pike GB. Quantitative imaging of magnetization transfer exchange and relaxation properties in vivo using MRI. Magn Reson Med 2001;46(5):923-931.</w:t>
      </w:r>
      <w:bookmarkEnd w:id="7"/>
    </w:p>
    <w:p w14:paraId="3173ACDB" w14:textId="77777777" w:rsidR="00876B92" w:rsidRPr="00876B92" w:rsidRDefault="00876B92" w:rsidP="00876B92">
      <w:pPr>
        <w:pStyle w:val="EndNoteBibliography"/>
        <w:spacing w:after="0"/>
        <w:ind w:left="720" w:hanging="720"/>
        <w:rPr>
          <w:noProof/>
        </w:rPr>
      </w:pPr>
      <w:bookmarkStart w:id="8" w:name="_ENREF_1_8"/>
      <w:r w:rsidRPr="00876B92">
        <w:rPr>
          <w:noProof/>
        </w:rPr>
        <w:lastRenderedPageBreak/>
        <w:t>8.</w:t>
      </w:r>
      <w:r w:rsidRPr="00876B92">
        <w:rPr>
          <w:noProof/>
        </w:rPr>
        <w:tab/>
        <w:t>Dortch RD, Li K, Gochberg DF, Welch EB, Dula AN, Tamhane AA, Gore JC, Smith SA. Quantitative magnetization transfer imaging in human brain at 3 T via selective inversion recovery. Magn Reson Med 2011;66(5):1346-1352.</w:t>
      </w:r>
      <w:bookmarkEnd w:id="8"/>
    </w:p>
    <w:p w14:paraId="4E42787A" w14:textId="77777777" w:rsidR="00876B92" w:rsidRPr="00876B92" w:rsidRDefault="00876B92" w:rsidP="00876B92">
      <w:pPr>
        <w:pStyle w:val="EndNoteBibliography"/>
        <w:spacing w:after="0"/>
        <w:ind w:left="720" w:hanging="720"/>
        <w:rPr>
          <w:noProof/>
        </w:rPr>
      </w:pPr>
      <w:bookmarkStart w:id="9" w:name="_ENREF_1_9"/>
      <w:r w:rsidRPr="00876B92">
        <w:rPr>
          <w:noProof/>
        </w:rPr>
        <w:t>9.</w:t>
      </w:r>
      <w:r w:rsidRPr="00876B92">
        <w:rPr>
          <w:noProof/>
        </w:rPr>
        <w:tab/>
        <w:t>Gloor M, Scheffler K, Bieri O. Quantitative magnetization transfer imaging using balanced SSFP. Magn Reson Med 2008;60(3):691-700.</w:t>
      </w:r>
      <w:bookmarkEnd w:id="9"/>
    </w:p>
    <w:p w14:paraId="419F8678" w14:textId="77777777" w:rsidR="00876B92" w:rsidRPr="00876B92" w:rsidRDefault="00876B92" w:rsidP="00876B92">
      <w:pPr>
        <w:pStyle w:val="EndNoteBibliography"/>
        <w:spacing w:after="0"/>
        <w:ind w:left="720" w:hanging="720"/>
        <w:rPr>
          <w:noProof/>
        </w:rPr>
      </w:pPr>
      <w:bookmarkStart w:id="10" w:name="_ENREF_1_10"/>
      <w:r w:rsidRPr="00876B92">
        <w:rPr>
          <w:noProof/>
        </w:rPr>
        <w:t>10.</w:t>
      </w:r>
      <w:r w:rsidRPr="00876B92">
        <w:rPr>
          <w:noProof/>
        </w:rPr>
        <w:tab/>
        <w:t>Henkelman RM, Huang X, Xiang QS, Stanisz GJ, Swanson SD, Bronskill MJ. Quantitative interpretation of magnetization transfer. Magn Reson Med 1993;29(6):759-766.</w:t>
      </w:r>
      <w:bookmarkEnd w:id="10"/>
    </w:p>
    <w:p w14:paraId="4C59EACF" w14:textId="77777777" w:rsidR="00876B92" w:rsidRPr="00876B92" w:rsidRDefault="00876B92" w:rsidP="00876B92">
      <w:pPr>
        <w:pStyle w:val="EndNoteBibliography"/>
        <w:spacing w:after="0"/>
        <w:ind w:left="720" w:hanging="720"/>
        <w:rPr>
          <w:noProof/>
        </w:rPr>
      </w:pPr>
      <w:bookmarkStart w:id="11" w:name="_ENREF_1_11"/>
      <w:r w:rsidRPr="00876B92">
        <w:rPr>
          <w:noProof/>
        </w:rPr>
        <w:t>11.</w:t>
      </w:r>
      <w:r w:rsidRPr="00876B92">
        <w:rPr>
          <w:noProof/>
        </w:rPr>
        <w:tab/>
        <w:t>Yarnykh VL. Pulsed Z-spectroscopic imaging of cross-relaxation parameters in tissues for human MRI: theory and clinical applications. Magn Reson Med 2002;47(5):929-939.</w:t>
      </w:r>
      <w:bookmarkEnd w:id="11"/>
    </w:p>
    <w:p w14:paraId="1648508D" w14:textId="77777777" w:rsidR="00876B92" w:rsidRPr="00876B92" w:rsidRDefault="00876B92" w:rsidP="00876B92">
      <w:pPr>
        <w:pStyle w:val="EndNoteBibliography"/>
        <w:spacing w:after="0"/>
        <w:ind w:left="720" w:hanging="720"/>
        <w:rPr>
          <w:noProof/>
        </w:rPr>
      </w:pPr>
      <w:bookmarkStart w:id="12" w:name="_ENREF_1_12"/>
      <w:r w:rsidRPr="00876B92">
        <w:rPr>
          <w:noProof/>
        </w:rPr>
        <w:t>12.</w:t>
      </w:r>
      <w:r w:rsidRPr="00876B92">
        <w:rPr>
          <w:noProof/>
        </w:rPr>
        <w:tab/>
        <w:t>Ramani A, Dalton C, Miller DH, Tofts PS, Barker GJ. Precise estimate of fundamental in-vivo MT parameters in human brain in clinically feasible times. Magn Reson Imaging 2002;20(10):721-731.</w:t>
      </w:r>
      <w:bookmarkEnd w:id="12"/>
    </w:p>
    <w:p w14:paraId="69280B80" w14:textId="77777777" w:rsidR="00876B92" w:rsidRPr="00876B92" w:rsidRDefault="00876B92" w:rsidP="00876B92">
      <w:pPr>
        <w:pStyle w:val="EndNoteBibliography"/>
        <w:spacing w:after="0"/>
        <w:ind w:left="720" w:hanging="720"/>
        <w:rPr>
          <w:noProof/>
        </w:rPr>
      </w:pPr>
      <w:bookmarkStart w:id="13" w:name="_ENREF_1_13"/>
      <w:r w:rsidRPr="00876B92">
        <w:rPr>
          <w:noProof/>
        </w:rPr>
        <w:t>13.</w:t>
      </w:r>
      <w:r w:rsidRPr="00876B92">
        <w:rPr>
          <w:noProof/>
        </w:rPr>
        <w:tab/>
        <w:t>Skinner TE, Glover GH. An extended two-point Dixon algorithm for calculating separate water, fat, and B0 images. Magn Reson Med 1997;37(4):628-630.</w:t>
      </w:r>
      <w:bookmarkEnd w:id="13"/>
    </w:p>
    <w:p w14:paraId="109B56D1" w14:textId="77777777" w:rsidR="00876B92" w:rsidRPr="00876B92" w:rsidRDefault="00876B92" w:rsidP="00876B92">
      <w:pPr>
        <w:pStyle w:val="EndNoteBibliography"/>
        <w:spacing w:after="0"/>
        <w:ind w:left="720" w:hanging="720"/>
        <w:rPr>
          <w:noProof/>
        </w:rPr>
      </w:pPr>
      <w:bookmarkStart w:id="14" w:name="_ENREF_1_14"/>
      <w:r w:rsidRPr="00876B92">
        <w:rPr>
          <w:noProof/>
        </w:rPr>
        <w:t>14.</w:t>
      </w:r>
      <w:r w:rsidRPr="00876B92">
        <w:rPr>
          <w:noProof/>
        </w:rPr>
        <w:tab/>
        <w:t>Jin J, Chen J. On the SAR and field inhomogeneity of birdcage coils loaded with the human head. Magn Reson Med 1997;38(6):953-963.</w:t>
      </w:r>
      <w:bookmarkEnd w:id="14"/>
    </w:p>
    <w:p w14:paraId="43F10E26" w14:textId="77777777" w:rsidR="00876B92" w:rsidRPr="00876B92" w:rsidRDefault="00876B92" w:rsidP="00876B92">
      <w:pPr>
        <w:pStyle w:val="EndNoteBibliography"/>
        <w:spacing w:after="0"/>
        <w:ind w:left="720" w:hanging="720"/>
        <w:rPr>
          <w:noProof/>
        </w:rPr>
      </w:pPr>
      <w:bookmarkStart w:id="15" w:name="_ENREF_1_15"/>
      <w:r w:rsidRPr="00876B92">
        <w:rPr>
          <w:noProof/>
        </w:rPr>
        <w:t>15.</w:t>
      </w:r>
      <w:r w:rsidRPr="00876B92">
        <w:rPr>
          <w:noProof/>
        </w:rPr>
        <w:tab/>
        <w:t>Wiggins GC, Triantafyllou C, Potthast A, Reykowski A, Nittka M, Wald LL. 32-channel 3 Tesla receive-only phased-array head coil with soccer-ball element geometry. Magn Reson Med 2006;56(1):216-223.</w:t>
      </w:r>
      <w:bookmarkEnd w:id="15"/>
    </w:p>
    <w:p w14:paraId="6A938752" w14:textId="77777777" w:rsidR="00876B92" w:rsidRPr="00876B92" w:rsidRDefault="00876B92" w:rsidP="00876B92">
      <w:pPr>
        <w:pStyle w:val="EndNoteBibliography"/>
        <w:spacing w:after="0"/>
        <w:ind w:left="720" w:hanging="720"/>
        <w:rPr>
          <w:noProof/>
        </w:rPr>
      </w:pPr>
      <w:bookmarkStart w:id="16" w:name="_ENREF_1_16"/>
      <w:r w:rsidRPr="00876B92">
        <w:rPr>
          <w:noProof/>
        </w:rPr>
        <w:t>16.</w:t>
      </w:r>
      <w:r w:rsidRPr="00876B92">
        <w:rPr>
          <w:noProof/>
        </w:rPr>
        <w:tab/>
        <w:t>Caines GH, Schleich T, Rydzewski JM. Incorporation of magnetization transfer into the formalism for rotating-frame spin-lattice proton NMR relaxation in the presence of an off-resonance-irradiation field. Journal of Magnetic Resonance (1969) 1991;95(3):558-566.</w:t>
      </w:r>
      <w:bookmarkEnd w:id="16"/>
    </w:p>
    <w:p w14:paraId="7B26E5A9" w14:textId="77777777" w:rsidR="00876B92" w:rsidRPr="00876B92" w:rsidRDefault="00876B92" w:rsidP="00876B92">
      <w:pPr>
        <w:pStyle w:val="EndNoteBibliography"/>
        <w:spacing w:after="0"/>
        <w:ind w:left="720" w:hanging="720"/>
        <w:rPr>
          <w:noProof/>
        </w:rPr>
      </w:pPr>
      <w:bookmarkStart w:id="17" w:name="_ENREF_1_17"/>
      <w:r w:rsidRPr="00876B92">
        <w:rPr>
          <w:noProof/>
        </w:rPr>
        <w:lastRenderedPageBreak/>
        <w:t>17.</w:t>
      </w:r>
      <w:r w:rsidRPr="00876B92">
        <w:rPr>
          <w:noProof/>
        </w:rPr>
        <w:tab/>
        <w:t>Levesque IR, Sled JG, Pike GB. Iterative optimization method for design of quantitative magnetization transfer imaging experiments. Magn Reson Med 2011;66(3):635-643.</w:t>
      </w:r>
      <w:bookmarkEnd w:id="17"/>
    </w:p>
    <w:p w14:paraId="6B7F6E00" w14:textId="77777777" w:rsidR="00876B92" w:rsidRPr="00876B92" w:rsidRDefault="00876B92" w:rsidP="00876B92">
      <w:pPr>
        <w:pStyle w:val="EndNoteBibliography"/>
        <w:spacing w:after="0"/>
        <w:ind w:left="720" w:hanging="720"/>
        <w:rPr>
          <w:noProof/>
        </w:rPr>
      </w:pPr>
      <w:bookmarkStart w:id="18" w:name="_ENREF_1_18"/>
      <w:r w:rsidRPr="00876B92">
        <w:rPr>
          <w:noProof/>
        </w:rPr>
        <w:t>18.</w:t>
      </w:r>
      <w:r w:rsidRPr="00876B92">
        <w:rPr>
          <w:noProof/>
        </w:rPr>
        <w:tab/>
        <w:t>Cercignani M, Symms MR, Schmierer K, Boulby PA, Tozer DJ, Ron M, Tofts PS, Barker GJ. Three-dimensional quantitative magnetisation transfer imaging of the human brain. NeuroImage 2005;27(2):436-441.</w:t>
      </w:r>
      <w:bookmarkEnd w:id="18"/>
    </w:p>
    <w:p w14:paraId="67539A31" w14:textId="77777777" w:rsidR="00876B92" w:rsidRPr="00876B92" w:rsidRDefault="00876B92" w:rsidP="00876B92">
      <w:pPr>
        <w:pStyle w:val="EndNoteBibliography"/>
        <w:spacing w:after="0"/>
        <w:ind w:left="720" w:hanging="720"/>
        <w:rPr>
          <w:noProof/>
        </w:rPr>
      </w:pPr>
      <w:bookmarkStart w:id="19" w:name="_ENREF_1_19"/>
      <w:r w:rsidRPr="00876B92">
        <w:rPr>
          <w:noProof/>
        </w:rPr>
        <w:t>19.</w:t>
      </w:r>
      <w:r w:rsidRPr="00876B92">
        <w:rPr>
          <w:noProof/>
        </w:rPr>
        <w:tab/>
        <w:t>Cercignani M, Alexander DC. Optimal acquisition schemes for in vivo quantitative magnetization transfer MRI. Magn Reson Med 2006;56(4):803-810.</w:t>
      </w:r>
      <w:bookmarkEnd w:id="19"/>
    </w:p>
    <w:p w14:paraId="01464553" w14:textId="77777777" w:rsidR="00876B92" w:rsidRPr="00876B92" w:rsidRDefault="00876B92" w:rsidP="00876B92">
      <w:pPr>
        <w:pStyle w:val="EndNoteBibliography"/>
        <w:spacing w:after="0"/>
        <w:ind w:left="720" w:hanging="720"/>
        <w:rPr>
          <w:noProof/>
        </w:rPr>
      </w:pPr>
      <w:bookmarkStart w:id="20" w:name="_ENREF_1_20"/>
      <w:r w:rsidRPr="00876B92">
        <w:rPr>
          <w:noProof/>
        </w:rPr>
        <w:t>20.</w:t>
      </w:r>
      <w:r w:rsidRPr="00876B92">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bookmarkEnd w:id="20"/>
    </w:p>
    <w:p w14:paraId="51296620" w14:textId="77777777" w:rsidR="00876B92" w:rsidRPr="00876B92" w:rsidRDefault="00876B92" w:rsidP="00876B92">
      <w:pPr>
        <w:pStyle w:val="EndNoteBibliography"/>
        <w:spacing w:after="0"/>
        <w:ind w:left="720" w:hanging="720"/>
        <w:rPr>
          <w:noProof/>
        </w:rPr>
      </w:pPr>
      <w:bookmarkStart w:id="21" w:name="_ENREF_1_21"/>
      <w:r w:rsidRPr="00876B92">
        <w:rPr>
          <w:noProof/>
        </w:rPr>
        <w:t>21.</w:t>
      </w:r>
      <w:r w:rsidRPr="00876B92">
        <w:rPr>
          <w:noProof/>
        </w:rPr>
        <w:tab/>
        <w:t>Barral JK, Gudmundson E, Stikov N, Etezadi-Amoli M, Stoica P, Nishimura DG. A robust methodology for in vivo T1 mapping. Magn Reson Med 2010;64(4):1057-1067.</w:t>
      </w:r>
      <w:bookmarkEnd w:id="21"/>
    </w:p>
    <w:p w14:paraId="5D91D85E" w14:textId="77777777" w:rsidR="00876B92" w:rsidRPr="00876B92" w:rsidRDefault="00876B92" w:rsidP="00876B92">
      <w:pPr>
        <w:pStyle w:val="EndNoteBibliography"/>
        <w:spacing w:after="0"/>
        <w:ind w:left="720" w:hanging="720"/>
        <w:rPr>
          <w:noProof/>
        </w:rPr>
      </w:pPr>
      <w:bookmarkStart w:id="22" w:name="_ENREF_1_22"/>
      <w:r w:rsidRPr="00876B92">
        <w:rPr>
          <w:noProof/>
        </w:rPr>
        <w:t>22.</w:t>
      </w:r>
      <w:r w:rsidRPr="00876B92">
        <w:rPr>
          <w:noProof/>
        </w:rPr>
        <w:tab/>
        <w:t>Liberman G, Louzoun Y, Ben Bashat D. T(1) mapping using variable flip angle SPGR data with flip angle correction. J Magn Reson Imaging 2014;40(1):171-180.</w:t>
      </w:r>
      <w:bookmarkEnd w:id="22"/>
    </w:p>
    <w:p w14:paraId="3FEEA0E4" w14:textId="77777777" w:rsidR="00876B92" w:rsidRPr="00876B92" w:rsidRDefault="00876B92" w:rsidP="00876B92">
      <w:pPr>
        <w:pStyle w:val="EndNoteBibliography"/>
        <w:spacing w:after="0"/>
        <w:ind w:left="720" w:hanging="720"/>
        <w:rPr>
          <w:noProof/>
        </w:rPr>
      </w:pPr>
      <w:bookmarkStart w:id="23" w:name="_ENREF_1_23"/>
      <w:r w:rsidRPr="00876B92">
        <w:rPr>
          <w:noProof/>
        </w:rPr>
        <w:t>23.</w:t>
      </w:r>
      <w:r w:rsidRPr="00876B92">
        <w:rPr>
          <w:noProof/>
        </w:rPr>
        <w:tab/>
        <w:t>Boudreau M, Stikov N, Pike GB. B1 -sensitivity analysis of quantitative magnetization transfer imaging. Magn Reson Med 2017.</w:t>
      </w:r>
      <w:bookmarkEnd w:id="23"/>
    </w:p>
    <w:p w14:paraId="35CFB477" w14:textId="77777777" w:rsidR="00876B92" w:rsidRPr="00876B92" w:rsidRDefault="00876B92" w:rsidP="00876B92">
      <w:pPr>
        <w:pStyle w:val="EndNoteBibliography"/>
        <w:spacing w:after="0"/>
        <w:ind w:left="720" w:hanging="720"/>
        <w:rPr>
          <w:noProof/>
        </w:rPr>
      </w:pPr>
      <w:bookmarkStart w:id="24" w:name="_ENREF_1_24"/>
      <w:r w:rsidRPr="00876B92">
        <w:rPr>
          <w:noProof/>
        </w:rPr>
        <w:t>24.</w:t>
      </w:r>
      <w:r w:rsidRPr="00876B92">
        <w:rPr>
          <w:noProof/>
        </w:rPr>
        <w:tab/>
        <w:t>Cruz JB. System sensitivity analysis: Dowden, Hutchinson &amp; Ross; 1973.</w:t>
      </w:r>
      <w:bookmarkEnd w:id="24"/>
    </w:p>
    <w:p w14:paraId="4C654084" w14:textId="77777777" w:rsidR="00876B92" w:rsidRPr="00876B92" w:rsidRDefault="00876B92" w:rsidP="00876B92">
      <w:pPr>
        <w:pStyle w:val="EndNoteBibliography"/>
        <w:spacing w:after="0"/>
        <w:ind w:left="720" w:hanging="720"/>
        <w:rPr>
          <w:noProof/>
        </w:rPr>
      </w:pPr>
      <w:bookmarkStart w:id="25" w:name="_ENREF_1_25"/>
      <w:r w:rsidRPr="00876B92">
        <w:rPr>
          <w:noProof/>
        </w:rPr>
        <w:t>25.</w:t>
      </w:r>
      <w:r w:rsidRPr="00876B92">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25"/>
    </w:p>
    <w:p w14:paraId="4C9C1889" w14:textId="77777777" w:rsidR="00876B92" w:rsidRPr="00876B92" w:rsidRDefault="00876B92" w:rsidP="00876B92">
      <w:pPr>
        <w:pStyle w:val="EndNoteBibliography"/>
        <w:spacing w:after="0"/>
        <w:ind w:left="720" w:hanging="720"/>
        <w:rPr>
          <w:noProof/>
        </w:rPr>
      </w:pPr>
      <w:bookmarkStart w:id="26" w:name="_ENREF_1_26"/>
      <w:r w:rsidRPr="00876B92">
        <w:rPr>
          <w:noProof/>
        </w:rPr>
        <w:lastRenderedPageBreak/>
        <w:t>26.</w:t>
      </w:r>
      <w:r w:rsidRPr="00876B92">
        <w:rPr>
          <w:noProof/>
        </w:rPr>
        <w:tab/>
        <w:t>Boudreau M, Tardif CL, Stikov N, Sled JG, Lee W, Pike GB. B1 mapping for bias-correction in quantitative T1 imaging of the brain at 3T using standard pulse sequences. J Magn Reson Imaging 2017.</w:t>
      </w:r>
      <w:bookmarkEnd w:id="26"/>
    </w:p>
    <w:p w14:paraId="6B49BD1A" w14:textId="77777777" w:rsidR="00876B92" w:rsidRPr="00876B92" w:rsidRDefault="00876B92" w:rsidP="00876B92">
      <w:pPr>
        <w:pStyle w:val="EndNoteBibliography"/>
        <w:spacing w:after="0"/>
        <w:ind w:left="720" w:hanging="720"/>
        <w:rPr>
          <w:noProof/>
        </w:rPr>
      </w:pPr>
      <w:bookmarkStart w:id="27" w:name="_ENREF_1_27"/>
      <w:r w:rsidRPr="00876B92">
        <w:rPr>
          <w:noProof/>
        </w:rPr>
        <w:t>27.</w:t>
      </w:r>
      <w:r w:rsidRPr="00876B92">
        <w:rPr>
          <w:noProof/>
        </w:rPr>
        <w:tab/>
        <w:t>Underhill HR, Rostomily RC, Mikheev AM, Yuan C, Yarnykh VL. Fast bound pool fraction imaging of the in vivo rat brain: association with myelin content and validation in the C6 glioma model. NeuroImage 2011;54(3):2052-2065.</w:t>
      </w:r>
      <w:bookmarkEnd w:id="27"/>
    </w:p>
    <w:p w14:paraId="19C351EA" w14:textId="77777777" w:rsidR="00876B92" w:rsidRPr="00876B92" w:rsidRDefault="00876B92" w:rsidP="00876B92">
      <w:pPr>
        <w:pStyle w:val="EndNoteBibliography"/>
        <w:spacing w:after="0"/>
        <w:ind w:left="720" w:hanging="720"/>
        <w:rPr>
          <w:noProof/>
        </w:rPr>
      </w:pPr>
      <w:bookmarkStart w:id="28" w:name="_ENREF_1_28"/>
      <w:r w:rsidRPr="00876B92">
        <w:rPr>
          <w:noProof/>
        </w:rPr>
        <w:t>28.</w:t>
      </w:r>
      <w:r w:rsidRPr="00876B92">
        <w:rPr>
          <w:noProof/>
        </w:rPr>
        <w:tab/>
        <w:t>Yarnykh VL. Fast macromolecular proton fraction mapping from a single off-resonance magnetization transfer measurement. Magn Reson Med 2012;68(1):166-178.</w:t>
      </w:r>
      <w:bookmarkEnd w:id="28"/>
    </w:p>
    <w:p w14:paraId="7D10AFB4" w14:textId="77777777" w:rsidR="00876B92" w:rsidRPr="00876B92" w:rsidRDefault="00876B92" w:rsidP="00876B92">
      <w:pPr>
        <w:pStyle w:val="EndNoteBibliography"/>
        <w:spacing w:after="0"/>
        <w:ind w:left="720" w:hanging="720"/>
        <w:rPr>
          <w:noProof/>
        </w:rPr>
      </w:pPr>
      <w:bookmarkStart w:id="29" w:name="_ENREF_1_29"/>
      <w:r w:rsidRPr="00876B92">
        <w:rPr>
          <w:noProof/>
        </w:rPr>
        <w:t>29.</w:t>
      </w:r>
      <w:r w:rsidRPr="00876B92">
        <w:rPr>
          <w:noProof/>
        </w:rPr>
        <w:tab/>
        <w:t>Lankford CL, Does MD. Propagation of error from parameter constraints in quantitative MRI: Example application of multiple spin echo T2 mapping. Magn Reson Med 2017.</w:t>
      </w:r>
      <w:bookmarkEnd w:id="29"/>
    </w:p>
    <w:p w14:paraId="7C69EF46" w14:textId="77777777" w:rsidR="00876B92" w:rsidRPr="00876B92" w:rsidRDefault="00876B92" w:rsidP="00876B92">
      <w:pPr>
        <w:pStyle w:val="EndNoteBibliography"/>
        <w:ind w:left="720" w:hanging="720"/>
        <w:rPr>
          <w:noProof/>
        </w:rPr>
      </w:pPr>
      <w:bookmarkStart w:id="30" w:name="_ENREF_1_30"/>
      <w:r w:rsidRPr="00876B92">
        <w:rPr>
          <w:noProof/>
        </w:rPr>
        <w:t>30.</w:t>
      </w:r>
      <w:r w:rsidRPr="00876B92">
        <w:rPr>
          <w:noProof/>
        </w:rPr>
        <w:tab/>
        <w:t>Mclean M, MacDonald ME, Lebel RM, Boudreau M, Pike B. Accelerated z-Spectrum Imaging. 2017; Hawaii.</w:t>
      </w:r>
      <w:bookmarkEnd w:id="30"/>
    </w:p>
    <w:p w14:paraId="5C19B559" w14:textId="04318FE5"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0AE4B240" w:rsidR="00840774" w:rsidRPr="00EC74BA" w:rsidRDefault="00272A3E" w:rsidP="00272A3E">
      <w:pPr>
        <w:pStyle w:val="Lgende"/>
        <w:rPr>
          <w:b w:val="0"/>
        </w:rPr>
      </w:pPr>
      <w:bookmarkStart w:id="31" w:name="_Ref493846545"/>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31"/>
      <w:r>
        <w:t xml:space="preserve">. </w:t>
      </w:r>
      <w:r w:rsidR="00420B50">
        <w:rPr>
          <w:b w:val="0"/>
        </w:rPr>
        <w:t>qMT t</w:t>
      </w:r>
      <w:r w:rsidR="00840774" w:rsidRPr="00840774">
        <w:rPr>
          <w:b w:val="0"/>
        </w:rPr>
        <w:t>issue parameters</w:t>
      </w:r>
      <w:r w:rsidR="00EC74BA">
        <w:rPr>
          <w:b w:val="0"/>
        </w:rPr>
        <w:t xml:space="preserve"> used in simulating white matter and grey matter. The parameter definitions are: F </w:t>
      </w:r>
      <w:r w:rsidR="00EC74BA">
        <w:rPr>
          <w:b w:val="0"/>
        </w:rPr>
        <w:softHyphen/>
        <w:t xml:space="preserve"> pool-size ratio, k</w:t>
      </w:r>
      <w:r w:rsidR="00EC74BA">
        <w:rPr>
          <w:b w:val="0"/>
          <w:vertAlign w:val="subscript"/>
        </w:rPr>
        <w:t xml:space="preserve">f </w:t>
      </w:r>
      <w:r w:rsidR="00EC74BA">
        <w:rPr>
          <w:b w:val="0"/>
        </w:rPr>
        <w:t xml:space="preserve"> – exchange rate constant, T</w:t>
      </w:r>
      <w:r w:rsidR="00EC74BA">
        <w:rPr>
          <w:b w:val="0"/>
          <w:vertAlign w:val="subscript"/>
        </w:rPr>
        <w:t>1,f</w:t>
      </w:r>
      <w:r w:rsidR="00EC74BA">
        <w:rPr>
          <w:b w:val="0"/>
        </w:rPr>
        <w:t xml:space="preserve"> – longitudinal relaxation time of the free pool, T</w:t>
      </w:r>
      <w:r w:rsidR="00EC74BA">
        <w:rPr>
          <w:b w:val="0"/>
          <w:vertAlign w:val="subscript"/>
        </w:rPr>
        <w:t>1,r</w:t>
      </w:r>
      <w:r w:rsidR="00EC74BA">
        <w:rPr>
          <w:b w:val="0"/>
        </w:rPr>
        <w:t xml:space="preserve"> – longitudinal relaxation time of the restricted pool, T</w:t>
      </w:r>
      <w:r w:rsidR="00EC74BA">
        <w:rPr>
          <w:b w:val="0"/>
          <w:vertAlign w:val="subscript"/>
        </w:rPr>
        <w:t>2,f</w:t>
      </w:r>
      <w:r w:rsidR="00EC74BA">
        <w:rPr>
          <w:b w:val="0"/>
        </w:rPr>
        <w:t xml:space="preserve"> – transverse relaxation time of the free pool, T</w:t>
      </w:r>
      <w:r w:rsidR="00EC74BA">
        <w:rPr>
          <w:b w:val="0"/>
          <w:vertAlign w:val="subscript"/>
        </w:rPr>
        <w:t>2,r</w:t>
      </w:r>
      <w:r w:rsidR="00EC74BA">
        <w:rPr>
          <w:b w:val="0"/>
        </w:rPr>
        <w:t xml:space="preserve"> – transverse relaxation time of the restricted pool. The fitting parameters for qMT are F, k</w:t>
      </w:r>
      <w:r w:rsidR="00EC74BA">
        <w:rPr>
          <w:b w:val="0"/>
          <w:vertAlign w:val="subscript"/>
        </w:rPr>
        <w:t>f</w:t>
      </w:r>
      <w:r w:rsidR="00EC74BA">
        <w:rPr>
          <w:b w:val="0"/>
        </w:rPr>
        <w:t>, T</w:t>
      </w:r>
      <w:r w:rsidR="00EC74BA">
        <w:rPr>
          <w:b w:val="0"/>
          <w:vertAlign w:val="subscript"/>
        </w:rPr>
        <w:t>2,f</w:t>
      </w:r>
      <w:r w:rsidR="00EC74BA">
        <w:rPr>
          <w:b w:val="0"/>
        </w:rPr>
        <w:t>, and T</w:t>
      </w:r>
      <w:r w:rsidR="00EC74BA">
        <w:rPr>
          <w:b w:val="0"/>
          <w:vertAlign w:val="subscript"/>
        </w:rPr>
        <w:t>2,r</w:t>
      </w:r>
      <w:r w:rsidR="00EC74BA">
        <w:rPr>
          <w:b w:val="0"/>
        </w:rPr>
        <w:t>; T</w:t>
      </w:r>
      <w:r w:rsidR="00EC74BA">
        <w:rPr>
          <w:b w:val="0"/>
          <w:vertAlign w:val="subscript"/>
        </w:rPr>
        <w:t>1,f</w:t>
      </w:r>
      <w:r w:rsidR="00EC74BA">
        <w:rPr>
          <w:b w:val="0"/>
        </w:rPr>
        <w:t xml:space="preserve"> is calculated from the observed T</w:t>
      </w:r>
      <w:r w:rsidR="00EC74BA">
        <w:rPr>
          <w:b w:val="0"/>
          <w:vertAlign w:val="subscript"/>
        </w:rPr>
        <w:t>1</w:t>
      </w:r>
      <w:r w:rsidR="00EC74BA">
        <w:rPr>
          <w:b w:val="0"/>
        </w:rPr>
        <w:t xml:space="preserve"> and the fitting parameters, and T</w:t>
      </w:r>
      <w:r w:rsidR="00EC74BA">
        <w:rPr>
          <w:b w:val="0"/>
          <w:vertAlign w:val="subscript"/>
        </w:rPr>
        <w:t>1,r</w:t>
      </w:r>
      <w:r w:rsidR="00EC74BA">
        <w:rPr>
          <w:b w:val="0"/>
        </w:rPr>
        <w:t xml:space="preserve"> is conventionally fixed to 1 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n.u.</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n.u.</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r>
              <w:t>k</w:t>
            </w:r>
            <w:r>
              <w:rPr>
                <w:vertAlign w:val="subscript"/>
              </w:rPr>
              <w:t>f</w:t>
            </w:r>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r>
              <w:rPr>
                <w:vertAlign w:val="subscript"/>
              </w:rPr>
              <w:t>1,f</w:t>
            </w:r>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r>
              <w:rPr>
                <w:vertAlign w:val="subscript"/>
              </w:rPr>
              <w:t>1,r</w:t>
            </w:r>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r>
              <w:rPr>
                <w:vertAlign w:val="subscript"/>
              </w:rPr>
              <w:t>2,f</w:t>
            </w:r>
          </w:p>
        </w:tc>
        <w:tc>
          <w:tcPr>
            <w:tcW w:w="0" w:type="auto"/>
          </w:tcPr>
          <w:p w14:paraId="2CB0150B" w14:textId="593E3272" w:rsidR="003E16DE" w:rsidRDefault="003E16DE" w:rsidP="003E16DE">
            <w:pPr>
              <w:spacing w:line="240" w:lineRule="auto"/>
              <w:jc w:val="center"/>
            </w:pPr>
            <w:r>
              <w:t>30 ms</w:t>
            </w:r>
          </w:p>
        </w:tc>
        <w:tc>
          <w:tcPr>
            <w:tcW w:w="0" w:type="auto"/>
          </w:tcPr>
          <w:p w14:paraId="7A240243" w14:textId="124F4186" w:rsidR="003E16DE" w:rsidRDefault="003E16DE" w:rsidP="003E16DE">
            <w:pPr>
              <w:spacing w:line="240" w:lineRule="auto"/>
              <w:jc w:val="center"/>
            </w:pPr>
            <w:r>
              <w:t>55 ms</w:t>
            </w:r>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r w:rsidRPr="00840774">
              <w:rPr>
                <w:vertAlign w:val="subscript"/>
              </w:rPr>
              <w:t>2,r</w:t>
            </w:r>
          </w:p>
        </w:tc>
        <w:tc>
          <w:tcPr>
            <w:tcW w:w="0" w:type="auto"/>
            <w:tcBorders>
              <w:bottom w:val="single" w:sz="18" w:space="0" w:color="auto"/>
            </w:tcBorders>
          </w:tcPr>
          <w:p w14:paraId="4950FCCB" w14:textId="3140E383" w:rsidR="003E16DE" w:rsidRDefault="003E16DE" w:rsidP="003E16DE">
            <w:pPr>
              <w:spacing w:line="240" w:lineRule="auto"/>
              <w:jc w:val="center"/>
            </w:pPr>
            <w:r>
              <w:t>12 μs</w:t>
            </w:r>
          </w:p>
        </w:tc>
        <w:tc>
          <w:tcPr>
            <w:tcW w:w="0" w:type="auto"/>
            <w:tcBorders>
              <w:bottom w:val="single" w:sz="18" w:space="0" w:color="auto"/>
            </w:tcBorders>
          </w:tcPr>
          <w:p w14:paraId="42FECCA4" w14:textId="36723ABD" w:rsidR="003E16DE" w:rsidRDefault="003E16DE" w:rsidP="003E16DE">
            <w:pPr>
              <w:spacing w:line="240" w:lineRule="auto"/>
              <w:jc w:val="center"/>
            </w:pPr>
            <w:r>
              <w:t>11 μs</w:t>
            </w:r>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499C21C" w:rsidR="00272A3E" w:rsidRPr="00B14D48" w:rsidRDefault="00840774" w:rsidP="00840774">
      <w:pPr>
        <w:pStyle w:val="Lgende"/>
      </w:pPr>
      <w:bookmarkStart w:id="32" w:name="_Ref493858636"/>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Pr>
          <w:noProof/>
        </w:rPr>
        <w:t>2</w:t>
      </w:r>
      <w:r w:rsidR="00AA2C01">
        <w:rPr>
          <w:noProof/>
        </w:rPr>
        <w:fldChar w:fldCharType="end"/>
      </w:r>
      <w:bookmarkEnd w:id="32"/>
      <w:r>
        <w:t xml:space="preserve">. </w:t>
      </w:r>
      <w:r w:rsidR="00272A3E">
        <w:rPr>
          <w:b w:val="0"/>
        </w:rPr>
        <w:t>qMT protocols</w:t>
      </w:r>
      <w:r w:rsidR="00635797">
        <w:rPr>
          <w:b w:val="0"/>
        </w:rPr>
        <w:t xml:space="preserve"> studied in the Monte Carlo simulations. The repetition times, excitation flip angles, and number of acquisitions were matched for all protocols. The Uniform protocol is a two MT flip-angle with logarithmically uniform off-resonance frequencies. </w:t>
      </w:r>
      <w:r w:rsidR="00B14D48">
        <w:rPr>
          <w:b w:val="0"/>
        </w:rPr>
        <w:t xml:space="preserve">The CRLB protocol was optimized using Eq. 5 with the regularization parameter set to 0, and </w:t>
      </w:r>
      <w:r w:rsidR="00B14D48" w:rsidRPr="00B14D48">
        <w:rPr>
          <w:b w:val="0"/>
        </w:rPr>
        <w:t>CRLB</w:t>
      </w:r>
      <w:r w:rsidR="00B14D48" w:rsidRPr="00B14D48">
        <w:rPr>
          <w:b w:val="0"/>
          <w:vertAlign w:val="subscript"/>
        </w:rPr>
        <w:t>λ=0.5</w:t>
      </w:r>
      <w:r w:rsidR="00B14D48">
        <w:rPr>
          <w:b w:val="0"/>
        </w:rPr>
        <w:t xml:space="preserve"> was optimized using a regularization parameter of 0.5.</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1124B55E" w:rsidR="00270DF4" w:rsidRDefault="00270DF4" w:rsidP="00270DF4">
            <w:pPr>
              <w:spacing w:after="0" w:line="240" w:lineRule="auto"/>
              <w:jc w:val="center"/>
            </w:pPr>
            <w:r>
              <w:t>CRLB</w:t>
            </w:r>
            <w:r w:rsidR="00B14D48" w:rsidRPr="00B14D48">
              <w:rPr>
                <w:vertAlign w:val="subscript"/>
              </w:rPr>
              <w:t>λ=</w:t>
            </w:r>
            <w:r w:rsidRPr="00B14D48">
              <w:rPr>
                <w:vertAlign w:val="subscript"/>
              </w:rPr>
              <w:t>0</w:t>
            </w:r>
            <w:r w:rsidRPr="00270DF4">
              <w:rPr>
                <w:vertAlign w:val="subscript"/>
              </w:rPr>
              <w:t>.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r>
              <w:t>Acq.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2144FA92" w14:textId="77777777" w:rsidR="00635797" w:rsidRPr="00635797"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5B5BB8">
        <w:instrText>TOC</w:instrText>
      </w:r>
      <w:r w:rsidRPr="00AA71C0">
        <w:instrText xml:space="preserve"> \n \c "Figure" </w:instrText>
      </w:r>
      <w:r>
        <w:fldChar w:fldCharType="separate"/>
      </w:r>
      <w:r w:rsidR="00635797">
        <w:rPr>
          <w:noProof/>
        </w:rPr>
        <w:t xml:space="preserve">Figure 1. </w:t>
      </w:r>
      <w:r w:rsidR="00635797" w:rsidRPr="003215F6">
        <w:rPr>
          <w:b w:val="0"/>
          <w:noProof/>
        </w:rPr>
        <w:t>Simulated qMT parameter (F, k</w:t>
      </w:r>
      <w:r w:rsidR="00635797" w:rsidRPr="003215F6">
        <w:rPr>
          <w:b w:val="0"/>
          <w:noProof/>
          <w:vertAlign w:val="subscript"/>
        </w:rPr>
        <w:t>f</w:t>
      </w:r>
      <w:r w:rsidR="00635797" w:rsidRPr="003215F6">
        <w:rPr>
          <w:b w:val="0"/>
          <w:noProof/>
        </w:rPr>
        <w:t>, T</w:t>
      </w:r>
      <w:r w:rsidR="00635797" w:rsidRPr="003215F6">
        <w:rPr>
          <w:b w:val="0"/>
          <w:noProof/>
          <w:vertAlign w:val="subscript"/>
        </w:rPr>
        <w:t>2,f</w:t>
      </w:r>
      <w:r w:rsidR="00635797" w:rsidRPr="003215F6">
        <w:rPr>
          <w:b w:val="0"/>
          <w:noProof/>
        </w:rPr>
        <w:t>, T</w:t>
      </w:r>
      <w:r w:rsidR="00635797" w:rsidRPr="003215F6">
        <w:rPr>
          <w:b w:val="0"/>
          <w:noProof/>
          <w:vertAlign w:val="subscript"/>
        </w:rPr>
        <w:t>2,r</w:t>
      </w:r>
      <w:r w:rsidR="00635797" w:rsidRPr="003215F6">
        <w:rPr>
          <w:b w:val="0"/>
          <w:noProof/>
        </w:rPr>
        <w:t>) errors due to a range (±30%) of B</w:t>
      </w:r>
      <w:r w:rsidR="00635797" w:rsidRPr="003215F6">
        <w:rPr>
          <w:b w:val="0"/>
          <w:noProof/>
          <w:vertAlign w:val="subscript"/>
        </w:rPr>
        <w:t>1</w:t>
      </w:r>
      <w:r w:rsidR="00635797" w:rsidRPr="003215F6">
        <w:rPr>
          <w:b w:val="0"/>
          <w:noProof/>
        </w:rPr>
        <w:t>-inaccuracies (ΔB</w:t>
      </w:r>
      <w:r w:rsidR="00635797" w:rsidRPr="003215F6">
        <w:rPr>
          <w:b w:val="0"/>
          <w:noProof/>
          <w:vertAlign w:val="subscript"/>
        </w:rPr>
        <w:t>1</w:t>
      </w:r>
      <w:r w:rsidR="00635797" w:rsidRPr="003215F6">
        <w:rPr>
          <w:b w:val="0"/>
          <w:noProof/>
        </w:rPr>
        <w:t>), and comparing between a B</w:t>
      </w:r>
      <w:r w:rsidR="00635797" w:rsidRPr="003215F6">
        <w:rPr>
          <w:b w:val="0"/>
          <w:noProof/>
          <w:vertAlign w:val="subscript"/>
        </w:rPr>
        <w:t>1</w:t>
      </w:r>
      <w:r w:rsidR="00635797" w:rsidRPr="003215F6">
        <w:rPr>
          <w:b w:val="0"/>
          <w:noProof/>
        </w:rPr>
        <w:t>-independent T</w:t>
      </w:r>
      <w:r w:rsidR="00635797" w:rsidRPr="003215F6">
        <w:rPr>
          <w:b w:val="0"/>
          <w:noProof/>
          <w:vertAlign w:val="subscript"/>
        </w:rPr>
        <w:t xml:space="preserve">1 </w:t>
      </w:r>
      <w:r w:rsidR="00635797" w:rsidRPr="003215F6">
        <w:rPr>
          <w:b w:val="0"/>
          <w:noProof/>
        </w:rPr>
        <w:t>measurement (red: IR – inversion recovery) and a B</w:t>
      </w:r>
      <w:r w:rsidR="00635797" w:rsidRPr="003215F6">
        <w:rPr>
          <w:b w:val="0"/>
          <w:noProof/>
          <w:vertAlign w:val="subscript"/>
        </w:rPr>
        <w:t>1</w:t>
      </w:r>
      <w:r w:rsidR="00635797" w:rsidRPr="003215F6">
        <w:rPr>
          <w:b w:val="0"/>
          <w:noProof/>
        </w:rPr>
        <w:t>-dependent T</w:t>
      </w:r>
      <w:r w:rsidR="00635797" w:rsidRPr="003215F6">
        <w:rPr>
          <w:b w:val="0"/>
          <w:noProof/>
          <w:vertAlign w:val="subscript"/>
        </w:rPr>
        <w:t>1</w:t>
      </w:r>
      <w:r w:rsidR="00635797" w:rsidRPr="003215F6">
        <w:rPr>
          <w:b w:val="0"/>
          <w:noProof/>
        </w:rPr>
        <w:t>-measurement (blue: VFA – variable flip andle). Solid lines are parameter errors calculated from minimizing Eq. [2] (first-order approximation of the Taylor expansion), and dotted lines are parameter errors calculated from fitting the qMT signal the Sled &amp; Pike model. The tissue parameters and qMT protocol values were matched to those presented in Boudreau et al. 2017 (see Fig. 3 of the paper).</w:t>
      </w:r>
    </w:p>
    <w:p w14:paraId="6E4D7F04"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3215F6">
        <w:rPr>
          <w:b w:val="0"/>
          <w:noProof/>
        </w:rPr>
        <w:t>Simulated qMT parameter (F, k</w:t>
      </w:r>
      <w:r w:rsidRPr="003215F6">
        <w:rPr>
          <w:b w:val="0"/>
          <w:noProof/>
          <w:vertAlign w:val="subscript"/>
        </w:rPr>
        <w:t>f</w:t>
      </w:r>
      <w:r w:rsidRPr="003215F6">
        <w:rPr>
          <w:b w:val="0"/>
          <w:noProof/>
        </w:rPr>
        <w:t>, T</w:t>
      </w:r>
      <w:r w:rsidRPr="003215F6">
        <w:rPr>
          <w:b w:val="0"/>
          <w:noProof/>
          <w:vertAlign w:val="subscript"/>
        </w:rPr>
        <w:t>2,f</w:t>
      </w:r>
      <w:r w:rsidRPr="003215F6">
        <w:rPr>
          <w:b w:val="0"/>
          <w:noProof/>
        </w:rPr>
        <w:t>, T</w:t>
      </w:r>
      <w:r w:rsidRPr="003215F6">
        <w:rPr>
          <w:b w:val="0"/>
          <w:noProof/>
          <w:vertAlign w:val="subscript"/>
        </w:rPr>
        <w:t>2,r</w:t>
      </w:r>
      <w:r w:rsidRPr="003215F6">
        <w:rPr>
          <w:b w:val="0"/>
          <w:noProof/>
        </w:rPr>
        <w:t>) errors estimated from Eq. [2] for ΔB</w:t>
      </w:r>
      <w:r w:rsidRPr="003215F6">
        <w:rPr>
          <w:b w:val="0"/>
          <w:noProof/>
          <w:vertAlign w:val="subscript"/>
        </w:rPr>
        <w:t>1</w:t>
      </w:r>
      <w:r w:rsidRPr="003215F6">
        <w:rPr>
          <w:b w:val="0"/>
          <w:noProof/>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2E0E9D56"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3215F6">
        <w:rPr>
          <w:b w:val="0"/>
          <w:noProof/>
        </w:rPr>
        <w:t xml:space="preserve"> Sensitivity values for each qMT fitting parameters (F, k</w:t>
      </w:r>
      <w:r w:rsidRPr="003215F6">
        <w:rPr>
          <w:b w:val="0"/>
          <w:noProof/>
          <w:vertAlign w:val="subscript"/>
        </w:rPr>
        <w:t>f</w:t>
      </w:r>
      <w:r w:rsidRPr="003215F6">
        <w:rPr>
          <w:b w:val="0"/>
          <w:noProof/>
        </w:rPr>
        <w:t>, T</w:t>
      </w:r>
      <w:r w:rsidRPr="003215F6">
        <w:rPr>
          <w:b w:val="0"/>
          <w:noProof/>
          <w:vertAlign w:val="subscript"/>
        </w:rPr>
        <w:t>2,f</w:t>
      </w:r>
      <w:r w:rsidRPr="003215F6">
        <w:rPr>
          <w:b w:val="0"/>
          <w:noProof/>
        </w:rPr>
        <w:t>, T</w:t>
      </w:r>
      <w:r w:rsidRPr="003215F6">
        <w:rPr>
          <w:b w:val="0"/>
          <w:noProof/>
          <w:vertAlign w:val="subscript"/>
        </w:rPr>
        <w:t>2,r</w:t>
      </w:r>
      <w:r w:rsidRPr="003215F6">
        <w:rPr>
          <w:b w:val="0"/>
          <w:noProof/>
        </w:rPr>
        <w:t>) and B</w:t>
      </w:r>
      <w:r w:rsidRPr="003215F6">
        <w:rPr>
          <w:b w:val="0"/>
          <w:noProof/>
          <w:vertAlign w:val="subscript"/>
        </w:rPr>
        <w:t>1</w:t>
      </w:r>
      <w:r w:rsidRPr="003215F6">
        <w:rPr>
          <w:b w:val="0"/>
          <w:noProof/>
        </w:rPr>
        <w:t xml:space="preserve"> measurement values considering a B</w:t>
      </w:r>
      <w:r w:rsidRPr="003215F6">
        <w:rPr>
          <w:b w:val="0"/>
          <w:noProof/>
          <w:vertAlign w:val="subscript"/>
        </w:rPr>
        <w:t>1</w:t>
      </w:r>
      <w:r w:rsidRPr="003215F6">
        <w:rPr>
          <w:b w:val="0"/>
          <w:noProof/>
        </w:rPr>
        <w:t>-independent T</w:t>
      </w:r>
      <w:r w:rsidRPr="003215F6">
        <w:rPr>
          <w:b w:val="0"/>
          <w:noProof/>
          <w:vertAlign w:val="subscript"/>
        </w:rPr>
        <w:t>1</w:t>
      </w:r>
      <w:r w:rsidRPr="003215F6">
        <w:rPr>
          <w:b w:val="0"/>
          <w:noProof/>
        </w:rPr>
        <w:t xml:space="preserve"> measure (IR – inversion recovery) and a B</w:t>
      </w:r>
      <w:r w:rsidRPr="003215F6">
        <w:rPr>
          <w:b w:val="0"/>
          <w:noProof/>
          <w:vertAlign w:val="subscript"/>
        </w:rPr>
        <w:t>1</w:t>
      </w:r>
      <w:r w:rsidRPr="003215F6">
        <w:rPr>
          <w:b w:val="0"/>
          <w:noProof/>
        </w:rPr>
        <w:t>-dependent T</w:t>
      </w:r>
      <w:r w:rsidRPr="003215F6">
        <w:rPr>
          <w:b w:val="0"/>
          <w:noProof/>
          <w:vertAlign w:val="subscript"/>
        </w:rPr>
        <w:t>1</w:t>
      </w:r>
      <w:r w:rsidRPr="003215F6">
        <w:rPr>
          <w:b w:val="0"/>
          <w:noProof/>
        </w:rPr>
        <w:t xml:space="preserve"> measure (VFA – variable flip angle). The 312 point protocol (12 flip angles, 26 offset frequencies) shown represents the full search-space for the protocol optimization. The sets of sensitivity values for each fitting parameter (</w:t>
      </w:r>
      <w:r>
        <w:rPr>
          <w:noProof/>
        </w:rPr>
        <w:t>a</w:t>
      </w:r>
      <w:r w:rsidRPr="003215F6">
        <w:rPr>
          <w:b w:val="0"/>
          <w:noProof/>
        </w:rPr>
        <w:t>–</w:t>
      </w:r>
      <w:r>
        <w:rPr>
          <w:noProof/>
        </w:rPr>
        <w:t>d</w:t>
      </w:r>
      <w:r w:rsidRPr="003215F6">
        <w:rPr>
          <w:b w:val="0"/>
          <w:noProof/>
        </w:rPr>
        <w:t>) consists of the matrix columns of the sensitivity Jacobian (</w:t>
      </w:r>
      <w:r>
        <w:rPr>
          <w:noProof/>
        </w:rPr>
        <w:t>S</w:t>
      </w:r>
      <w:r w:rsidRPr="003215F6">
        <w:rPr>
          <w:i/>
          <w:noProof/>
          <w:vertAlign w:val="subscript"/>
        </w:rPr>
        <w:t>p</w:t>
      </w:r>
      <w:r w:rsidRPr="003215F6">
        <w:rPr>
          <w:b w:val="0"/>
          <w:noProof/>
        </w:rPr>
        <w:t xml:space="preserve"> – Eq. 2).</w:t>
      </w:r>
    </w:p>
    <w:p w14:paraId="01B6C0D7"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3215F6">
        <w:rPr>
          <w:b w:val="0"/>
          <w:noProof/>
        </w:rPr>
        <w:t xml:space="preserve"> Variance-efficiency (</w:t>
      </w:r>
      <w:r>
        <w:rPr>
          <w:noProof/>
        </w:rPr>
        <w:t>a</w:t>
      </w:r>
      <w:r w:rsidRPr="003215F6">
        <w:rPr>
          <w:b w:val="0"/>
          <w:noProof/>
        </w:rPr>
        <w:t>) and ΔF (Eq. 2, ΔB</w:t>
      </w:r>
      <w:r w:rsidRPr="003215F6">
        <w:rPr>
          <w:b w:val="0"/>
          <w:noProof/>
          <w:vertAlign w:val="subscript"/>
        </w:rPr>
        <w:t>1</w:t>
      </w:r>
      <w:r w:rsidRPr="003215F6">
        <w:rPr>
          <w:b w:val="0"/>
          <w:noProof/>
        </w:rPr>
        <w:t xml:space="preserve"> = 5%) values over the course of the iterative optimization of the parameter-regularized Cramer-Rao Lower-Bound (CRLB</w:t>
      </w:r>
      <w:r w:rsidRPr="003215F6">
        <w:rPr>
          <w:b w:val="0"/>
          <w:noProof/>
          <w:vertAlign w:val="subscript"/>
        </w:rPr>
        <w:t>λ</w:t>
      </w:r>
      <w:r w:rsidRPr="003215F6">
        <w:rPr>
          <w:b w:val="0"/>
          <w:noProof/>
        </w:rPr>
        <w:t xml:space="preserve">) equation (Eq. 5). </w:t>
      </w:r>
      <w:r w:rsidRPr="003215F6">
        <w:rPr>
          <w:b w:val="0"/>
          <w:noProof/>
        </w:rPr>
        <w:lastRenderedPageBreak/>
        <w:t>variance-efficiency is defined here as (variance × # acq. points)</w:t>
      </w:r>
      <w:r w:rsidRPr="003215F6">
        <w:rPr>
          <w:b w:val="0"/>
          <w:noProof/>
          <w:vertAlign w:val="superscript"/>
        </w:rPr>
        <w:t>-1/2</w:t>
      </w:r>
      <w:r w:rsidRPr="003215F6">
        <w:rPr>
          <w:b w:val="0"/>
          <w:noProof/>
        </w:rPr>
        <w:t>, where the variance is interpreted to be the parameter-normalized Cramer-Rao Lower Bound (Eq. 3).</w:t>
      </w:r>
    </w:p>
    <w:p w14:paraId="5B10AE5A"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3215F6">
        <w:rPr>
          <w:b w:val="0"/>
          <w:noProof/>
        </w:rPr>
        <w:t xml:space="preserve"> Comparison between the 10-point protocol iteratively optimized from a 312 point search space using solely CRLB (λ = 0) and regularized CRLB</w:t>
      </w:r>
      <w:r w:rsidRPr="003215F6">
        <w:rPr>
          <w:b w:val="0"/>
          <w:noProof/>
          <w:vertAlign w:val="subscript"/>
        </w:rPr>
        <w:t>λ=0.5</w:t>
      </w:r>
      <w:r w:rsidRPr="003215F6">
        <w:rPr>
          <w:b w:val="0"/>
          <w:noProof/>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p>
    <w:p w14:paraId="29FDA005"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3215F6">
        <w:rPr>
          <w:b w:val="0"/>
          <w:noProof/>
        </w:rPr>
        <w:t xml:space="preserve"> Mean (</w:t>
      </w:r>
      <w:r>
        <w:rPr>
          <w:noProof/>
        </w:rPr>
        <w:t>a</w:t>
      </w:r>
      <w:r w:rsidRPr="003215F6">
        <w:rPr>
          <w:b w:val="0"/>
          <w:noProof/>
        </w:rPr>
        <w:t xml:space="preserve">, </w:t>
      </w:r>
      <w:r>
        <w:rPr>
          <w:noProof/>
        </w:rPr>
        <w:t>b</w:t>
      </w:r>
      <w:r w:rsidRPr="003215F6">
        <w:rPr>
          <w:b w:val="0"/>
          <w:noProof/>
        </w:rPr>
        <w:t>) and standard deviations (</w:t>
      </w:r>
      <w:r>
        <w:rPr>
          <w:noProof/>
        </w:rPr>
        <w:t>c, d)</w:t>
      </w:r>
      <w:r w:rsidRPr="003215F6">
        <w:rPr>
          <w:b w:val="0"/>
          <w:noProof/>
        </w:rPr>
        <w:t xml:space="preserve"> of the distribution of pool-size ratio values (F) for sets of Monte Carlo simulations (10,000 runs, SNR = 100) fitted using a range of B</w:t>
      </w:r>
      <w:r w:rsidRPr="003215F6">
        <w:rPr>
          <w:b w:val="0"/>
          <w:noProof/>
          <w:vertAlign w:val="subscript"/>
        </w:rPr>
        <w:t>1</w:t>
      </w:r>
      <w:r w:rsidRPr="003215F6">
        <w:rPr>
          <w:b w:val="0"/>
          <w:noProof/>
        </w:rPr>
        <w:t xml:space="preserve"> errors (ΔB</w:t>
      </w:r>
      <w:r w:rsidRPr="003215F6">
        <w:rPr>
          <w:b w:val="0"/>
          <w:noProof/>
          <w:vertAlign w:val="subscript"/>
        </w:rPr>
        <w:t>1</w:t>
      </w:r>
      <w:r w:rsidRPr="003215F6">
        <w:rPr>
          <w:b w:val="0"/>
          <w:noProof/>
        </w:rPr>
        <w:t xml:space="preserve"> = ±30%, B</w:t>
      </w:r>
      <w:r w:rsidRPr="003215F6">
        <w:rPr>
          <w:b w:val="0"/>
          <w:noProof/>
          <w:vertAlign w:val="subscript"/>
        </w:rPr>
        <w:t>1,nominal</w:t>
      </w:r>
      <w:r w:rsidRPr="003215F6">
        <w:rPr>
          <w:b w:val="0"/>
          <w:noProof/>
        </w:rPr>
        <w:t xml:space="preserve"> = 1 n.u.) and for two sets of qMT parameter values representing different tissue types (white matter – </w:t>
      </w:r>
      <w:r>
        <w:rPr>
          <w:noProof/>
        </w:rPr>
        <w:t>a</w:t>
      </w:r>
      <w:r w:rsidRPr="003215F6">
        <w:rPr>
          <w:b w:val="0"/>
          <w:noProof/>
        </w:rPr>
        <w:t>,</w:t>
      </w:r>
      <w:r>
        <w:rPr>
          <w:noProof/>
        </w:rPr>
        <w:t>c</w:t>
      </w:r>
      <w:r w:rsidRPr="003215F6">
        <w:rPr>
          <w:b w:val="0"/>
          <w:noProof/>
        </w:rPr>
        <w:t xml:space="preserve">; grey matter – </w:t>
      </w:r>
      <w:r>
        <w:rPr>
          <w:noProof/>
        </w:rPr>
        <w:t>b</w:t>
      </w:r>
      <w:r w:rsidRPr="003215F6">
        <w:rPr>
          <w:b w:val="0"/>
          <w:noProof/>
        </w:rPr>
        <w:t xml:space="preserve">, </w:t>
      </w:r>
      <w:r>
        <w:rPr>
          <w:noProof/>
        </w:rPr>
        <w:t>d</w:t>
      </w:r>
      <w:r w:rsidRPr="003215F6">
        <w:rPr>
          <w:b w:val="0"/>
          <w:noProof/>
        </w:rPr>
        <w:t>). Mean F values (% error) shown here were compared relative to the accurate B</w:t>
      </w:r>
      <w:r w:rsidRPr="003215F6">
        <w:rPr>
          <w:b w:val="0"/>
          <w:noProof/>
          <w:vertAlign w:val="subscript"/>
        </w:rPr>
        <w:t>1</w:t>
      </w:r>
      <w:r w:rsidRPr="003215F6">
        <w:rPr>
          <w:b w:val="0"/>
          <w:noProof/>
        </w:rPr>
        <w:t xml:space="preserve"> value case (ΔB</w:t>
      </w:r>
      <w:r w:rsidRPr="003215F6">
        <w:rPr>
          <w:b w:val="0"/>
          <w:noProof/>
          <w:vertAlign w:val="subscript"/>
        </w:rPr>
        <w:t>1</w:t>
      </w:r>
      <w:r w:rsidRPr="003215F6">
        <w:rPr>
          <w:b w:val="0"/>
          <w:noProof/>
        </w:rPr>
        <w:t xml:space="preserve"> = 0), and the grey region represents the region of ±1% error.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3215F6">
        <w:rPr>
          <w:b w:val="0"/>
          <w:noProof/>
          <w:vertAlign w:val="subscript"/>
        </w:rPr>
        <w:t>λ=0.5</w:t>
      </w:r>
      <w:r w:rsidRPr="003215F6">
        <w:rPr>
          <w:b w:val="0"/>
          <w:noProof/>
        </w:rPr>
        <w:t xml:space="preserve"> (yellow) – protocol optimized similar to CRLB, regularized by the estimated error of F (ΔF) in the presence of a B</w:t>
      </w:r>
      <w:r w:rsidRPr="003215F6">
        <w:rPr>
          <w:b w:val="0"/>
          <w:noProof/>
          <w:vertAlign w:val="subscript"/>
        </w:rPr>
        <w:t>1</w:t>
      </w:r>
      <w:r w:rsidRPr="003215F6">
        <w:rPr>
          <w:b w:val="0"/>
          <w:noProof/>
        </w:rPr>
        <w:t xml:space="preserve"> error (Eq. 5).</w:t>
      </w:r>
    </w:p>
    <w:p w14:paraId="01F0AAD3"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3215F6">
        <w:rPr>
          <w:b w:val="0"/>
          <w:noProof/>
        </w:rPr>
        <w:t xml:space="preserve"> Mean (</w:t>
      </w:r>
      <w:r>
        <w:rPr>
          <w:noProof/>
        </w:rPr>
        <w:t>a</w:t>
      </w:r>
      <w:r w:rsidRPr="003215F6">
        <w:rPr>
          <w:b w:val="0"/>
          <w:noProof/>
        </w:rPr>
        <w:t xml:space="preserve">, </w:t>
      </w:r>
      <w:r>
        <w:rPr>
          <w:noProof/>
        </w:rPr>
        <w:t>b</w:t>
      </w:r>
      <w:r w:rsidRPr="003215F6">
        <w:rPr>
          <w:b w:val="0"/>
          <w:noProof/>
        </w:rPr>
        <w:t>) and standard deviations (</w:t>
      </w:r>
      <w:r>
        <w:rPr>
          <w:noProof/>
        </w:rPr>
        <w:t>c, d)</w:t>
      </w:r>
      <w:r w:rsidRPr="003215F6">
        <w:rPr>
          <w:b w:val="0"/>
          <w:noProof/>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Pr>
          <w:noProof/>
        </w:rPr>
        <w:t>a</w:t>
      </w:r>
      <w:r w:rsidRPr="003215F6">
        <w:rPr>
          <w:b w:val="0"/>
          <w:noProof/>
        </w:rPr>
        <w:t>,</w:t>
      </w:r>
      <w:r>
        <w:rPr>
          <w:noProof/>
        </w:rPr>
        <w:t>c</w:t>
      </w:r>
      <w:r w:rsidRPr="003215F6">
        <w:rPr>
          <w:b w:val="0"/>
          <w:noProof/>
        </w:rPr>
        <w:t xml:space="preserve">; grey matter – </w:t>
      </w:r>
      <w:r>
        <w:rPr>
          <w:noProof/>
        </w:rPr>
        <w:t>b</w:t>
      </w:r>
      <w:r w:rsidRPr="003215F6">
        <w:rPr>
          <w:b w:val="0"/>
          <w:noProof/>
        </w:rPr>
        <w:t xml:space="preserve">, </w:t>
      </w:r>
      <w:r>
        <w:rPr>
          <w:noProof/>
        </w:rPr>
        <w:t>d</w:t>
      </w:r>
      <w:r w:rsidRPr="003215F6">
        <w:rPr>
          <w:b w:val="0"/>
          <w:noProof/>
        </w:rPr>
        <w:t xml:space="preserve">). Mean F values (% error) shown here were </w:t>
      </w:r>
      <w:r w:rsidRPr="003215F6">
        <w:rPr>
          <w:b w:val="0"/>
          <w:noProof/>
        </w:rPr>
        <w:lastRenderedPageBreak/>
        <w:t>compared relative to data fitted for an ideal SNR case (noiseless), and the grey region represents the region of ±1% error. Data was fitted under the assumption of ideal B</w:t>
      </w:r>
      <w:r w:rsidRPr="003215F6">
        <w:rPr>
          <w:b w:val="0"/>
          <w:noProof/>
          <w:vertAlign w:val="subscript"/>
        </w:rPr>
        <w:t>1</w:t>
      </w:r>
      <w:r w:rsidRPr="003215F6">
        <w:rPr>
          <w:b w:val="0"/>
          <w:noProof/>
        </w:rPr>
        <w:t xml:space="preserve"> values (B</w:t>
      </w:r>
      <w:r w:rsidRPr="003215F6">
        <w:rPr>
          <w:b w:val="0"/>
          <w:noProof/>
          <w:vertAlign w:val="subscript"/>
        </w:rPr>
        <w:t>1</w:t>
      </w:r>
      <w:r w:rsidRPr="003215F6">
        <w:rPr>
          <w:b w:val="0"/>
          <w:noProof/>
        </w:rPr>
        <w:t xml:space="preserve"> = 1 n.u., solid lines), and for the case of a 15% overestimation in B</w:t>
      </w:r>
      <w:r w:rsidRPr="003215F6">
        <w:rPr>
          <w:b w:val="0"/>
          <w:noProof/>
          <w:vertAlign w:val="subscript"/>
        </w:rPr>
        <w:t>1</w:t>
      </w:r>
      <w:r w:rsidRPr="003215F6">
        <w:rPr>
          <w:b w:val="0"/>
          <w:noProof/>
        </w:rPr>
        <w:t xml:space="preserve"> (B</w:t>
      </w:r>
      <w:r w:rsidRPr="003215F6">
        <w:rPr>
          <w:b w:val="0"/>
          <w:noProof/>
          <w:vertAlign w:val="subscript"/>
        </w:rPr>
        <w:t>1</w:t>
      </w:r>
      <w:r w:rsidRPr="003215F6">
        <w:rPr>
          <w:b w:val="0"/>
          <w:noProof/>
        </w:rPr>
        <w:t xml:space="preserve"> = 1.15 n.u., dotted lines).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3215F6">
        <w:rPr>
          <w:b w:val="0"/>
          <w:noProof/>
          <w:vertAlign w:val="subscript"/>
        </w:rPr>
        <w:t>λ=0.5</w:t>
      </w:r>
      <w:r w:rsidRPr="003215F6">
        <w:rPr>
          <w:b w:val="0"/>
          <w:noProof/>
        </w:rPr>
        <w:t xml:space="preserve"> (yellow) – protocol optimized similar to CRLB, regularized by the estimated error of F (ΔF) in the presence of a B</w:t>
      </w:r>
      <w:r w:rsidRPr="003215F6">
        <w:rPr>
          <w:b w:val="0"/>
          <w:noProof/>
          <w:vertAlign w:val="subscript"/>
        </w:rPr>
        <w:t>1</w:t>
      </w:r>
      <w:r w:rsidRPr="003215F6">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C5A066C" w:rsidR="00CF1ED7" w:rsidRPr="00153C29" w:rsidRDefault="00CF1ED7" w:rsidP="00CF1ED7">
      <w:pPr>
        <w:pStyle w:val="Lgende"/>
        <w:rPr>
          <w:b w:val="0"/>
        </w:rPr>
      </w:pPr>
      <w:bookmarkStart w:id="33" w:name="_Ref492993963"/>
      <w:bookmarkStart w:id="34" w:name="_Toc492904924"/>
      <w:bookmarkStart w:id="35" w:name="_Toc492904983"/>
      <w:bookmarkStart w:id="36" w:name="_Toc492905406"/>
      <w:bookmarkStart w:id="37" w:name="_Toc493360416"/>
      <w:bookmarkStart w:id="38" w:name="_Toc493373899"/>
      <w:bookmarkStart w:id="39" w:name="_Toc493505997"/>
      <w:bookmarkStart w:id="40" w:name="_Toc493750997"/>
      <w:bookmarkStart w:id="41" w:name="_Toc493751107"/>
      <w:bookmarkStart w:id="42" w:name="_Toc494897838"/>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33"/>
      <w:r>
        <w:t xml:space="preserve">. </w:t>
      </w:r>
      <w:bookmarkEnd w:id="34"/>
      <w:bookmarkEnd w:id="35"/>
      <w:bookmarkEnd w:id="36"/>
      <w:r w:rsidR="00153C29">
        <w:rPr>
          <w:b w:val="0"/>
        </w:rPr>
        <w:t>Simulated qMT parameter (F, k</w:t>
      </w:r>
      <w:r w:rsidR="00153C29">
        <w:rPr>
          <w:b w:val="0"/>
          <w:vertAlign w:val="subscript"/>
        </w:rPr>
        <w:t>f</w:t>
      </w:r>
      <w:r w:rsidR="00153C29">
        <w:rPr>
          <w:b w:val="0"/>
        </w:rPr>
        <w:t>, T</w:t>
      </w:r>
      <w:r w:rsidR="00153C29">
        <w:rPr>
          <w:b w:val="0"/>
          <w:vertAlign w:val="subscript"/>
        </w:rPr>
        <w:t>2,f</w:t>
      </w:r>
      <w:r w:rsidR="00153C29">
        <w:rPr>
          <w:b w:val="0"/>
        </w:rPr>
        <w:t>, T</w:t>
      </w:r>
      <w:r w:rsidR="00153C29">
        <w:rPr>
          <w:b w:val="0"/>
          <w:vertAlign w:val="subscript"/>
        </w:rPr>
        <w:t>2,r</w:t>
      </w:r>
      <w:r w:rsidR="00153C29">
        <w:rPr>
          <w:b w:val="0"/>
        </w:rPr>
        <w:t>) errors due to a range (±30%) of B</w:t>
      </w:r>
      <w:r w:rsidR="00153C29">
        <w:rPr>
          <w:b w:val="0"/>
          <w:vertAlign w:val="subscript"/>
        </w:rPr>
        <w:t>1</w:t>
      </w:r>
      <w:r w:rsidR="00153C29">
        <w:rPr>
          <w:b w:val="0"/>
        </w:rPr>
        <w:t>-inaccuracies (ΔB</w:t>
      </w:r>
      <w:r w:rsidR="00153C29">
        <w:rPr>
          <w:b w:val="0"/>
          <w:vertAlign w:val="subscript"/>
        </w:rPr>
        <w:t>1</w:t>
      </w:r>
      <w:r w:rsidR="00153C29">
        <w:rPr>
          <w:b w:val="0"/>
        </w:rPr>
        <w:t>), and comparing between 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t (blue: VFA – variable flip andle). Solid lines are parameter errors calculated from minimizing Eq. [2] (first-order approximation of the Taylor expansion), and dotted lines are parameter errors calculated from fitting the qMT signal the Sled &amp; Pike model.</w:t>
      </w:r>
      <w:r w:rsidR="00B501A4">
        <w:rPr>
          <w:b w:val="0"/>
        </w:rPr>
        <w:t xml:space="preserve"> The tissue parameters and qMT protocol values were matched to those presented in Boudreau et al. 2017 (see Fig. 3 of the paper).</w:t>
      </w:r>
      <w:bookmarkEnd w:id="37"/>
      <w:bookmarkEnd w:id="38"/>
      <w:bookmarkEnd w:id="39"/>
      <w:bookmarkEnd w:id="40"/>
      <w:bookmarkEnd w:id="41"/>
      <w:bookmarkEnd w:id="42"/>
      <w:r w:rsidR="00B501A4">
        <w:rPr>
          <w:b w:val="0"/>
        </w:rPr>
        <w:t xml:space="preserve"> </w:t>
      </w:r>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CE04F19" w:rsidR="0073030C" w:rsidRPr="00ED341D" w:rsidRDefault="0073030C" w:rsidP="0073030C">
      <w:pPr>
        <w:pStyle w:val="Lgende"/>
        <w:rPr>
          <w:b w:val="0"/>
        </w:rPr>
      </w:pPr>
      <w:bookmarkStart w:id="43" w:name="_Ref492993971"/>
      <w:bookmarkStart w:id="44" w:name="_Toc492904925"/>
      <w:bookmarkStart w:id="45" w:name="_Toc492904984"/>
      <w:bookmarkStart w:id="46" w:name="_Toc492905407"/>
      <w:bookmarkStart w:id="47" w:name="_Toc493360417"/>
      <w:bookmarkStart w:id="48" w:name="_Toc493373900"/>
      <w:bookmarkStart w:id="49" w:name="_Toc493505998"/>
      <w:bookmarkStart w:id="50" w:name="_Toc493750998"/>
      <w:bookmarkStart w:id="51" w:name="_Toc493751108"/>
      <w:bookmarkStart w:id="52" w:name="_Toc494897839"/>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43"/>
      <w:r>
        <w:t xml:space="preserve">. </w:t>
      </w:r>
      <w:bookmarkEnd w:id="44"/>
      <w:bookmarkEnd w:id="45"/>
      <w:bookmarkEnd w:id="46"/>
      <w:r w:rsidR="00BD7856">
        <w:rPr>
          <w:b w:val="0"/>
        </w:rPr>
        <w:t>Simulated qMT parameter (F, k</w:t>
      </w:r>
      <w:r w:rsidR="00BD7856">
        <w:rPr>
          <w:b w:val="0"/>
          <w:vertAlign w:val="subscript"/>
        </w:rPr>
        <w:t>f</w:t>
      </w:r>
      <w:r w:rsidR="00BD7856">
        <w:rPr>
          <w:b w:val="0"/>
        </w:rPr>
        <w:t>, T</w:t>
      </w:r>
      <w:r w:rsidR="00BD7856">
        <w:rPr>
          <w:b w:val="0"/>
          <w:vertAlign w:val="subscript"/>
        </w:rPr>
        <w:t>2,f</w:t>
      </w:r>
      <w:r w:rsidR="00BD7856">
        <w:rPr>
          <w:b w:val="0"/>
        </w:rPr>
        <w:t>, T</w:t>
      </w:r>
      <w:r w:rsidR="00BD7856">
        <w:rPr>
          <w:b w:val="0"/>
          <w:vertAlign w:val="subscript"/>
        </w:rPr>
        <w:t>2,r</w:t>
      </w:r>
      <w:r w:rsidR="00BD7856">
        <w:rPr>
          <w:b w:val="0"/>
        </w:rPr>
        <w:t xml:space="preserve">) errors </w:t>
      </w:r>
      <w:r w:rsidR="00ED341D">
        <w:rPr>
          <w:b w:val="0"/>
        </w:rPr>
        <w:t>estimated from Eq. [2] for ΔB</w:t>
      </w:r>
      <w:r w:rsidR="00ED341D">
        <w:rPr>
          <w:b w:val="0"/>
          <w:vertAlign w:val="subscript"/>
        </w:rPr>
        <w:t>1</w:t>
      </w:r>
      <w:r w:rsidR="00ED341D">
        <w:rPr>
          <w:b w:val="0"/>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47"/>
      <w:bookmarkEnd w:id="48"/>
      <w:bookmarkEnd w:id="49"/>
      <w:bookmarkEnd w:id="50"/>
      <w:bookmarkEnd w:id="51"/>
      <w:bookmarkEnd w:id="52"/>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5E021101" w:rsidR="00C3148D" w:rsidRPr="003B7715" w:rsidRDefault="00C3148D" w:rsidP="00C3148D">
      <w:pPr>
        <w:pStyle w:val="Lgende"/>
        <w:rPr>
          <w:b w:val="0"/>
        </w:rPr>
      </w:pPr>
      <w:bookmarkStart w:id="53" w:name="_Ref492994003"/>
      <w:bookmarkStart w:id="54" w:name="_Toc492905408"/>
      <w:bookmarkStart w:id="55" w:name="_Toc493360418"/>
      <w:bookmarkStart w:id="56" w:name="_Toc493373901"/>
      <w:bookmarkStart w:id="57" w:name="_Toc493505999"/>
      <w:bookmarkStart w:id="58" w:name="_Toc493750999"/>
      <w:bookmarkStart w:id="59" w:name="_Toc493751109"/>
      <w:bookmarkStart w:id="60" w:name="_Toc494897840"/>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53"/>
      <w:r>
        <w:t>.</w:t>
      </w:r>
      <w:r>
        <w:rPr>
          <w:b w:val="0"/>
        </w:rPr>
        <w:t xml:space="preserve"> </w:t>
      </w:r>
      <w:bookmarkEnd w:id="54"/>
      <w:r w:rsidR="007A288F">
        <w:rPr>
          <w:b w:val="0"/>
        </w:rPr>
        <w:t>Sensitivity values for each qMT fitting parameters (F, k</w:t>
      </w:r>
      <w:r w:rsidR="007A288F">
        <w:rPr>
          <w:b w:val="0"/>
          <w:vertAlign w:val="subscript"/>
        </w:rPr>
        <w:t>f</w:t>
      </w:r>
      <w:r w:rsidR="007A288F">
        <w:rPr>
          <w:b w:val="0"/>
        </w:rPr>
        <w:t>, T</w:t>
      </w:r>
      <w:r w:rsidR="007A288F">
        <w:rPr>
          <w:b w:val="0"/>
          <w:vertAlign w:val="subscript"/>
        </w:rPr>
        <w:t>2,f</w:t>
      </w:r>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 variable flip angle). The 312 point protocol (12 flip angles, 26 offset frequencies) shown represents the full search-space for the protocol optimization. The sets of sensitivity values for each fitting parameter (</w:t>
      </w:r>
      <w:r w:rsidR="003B7715" w:rsidRPr="003B7715">
        <w:t>a</w:t>
      </w:r>
      <w:r w:rsidR="003B7715">
        <w:rPr>
          <w:b w:val="0"/>
        </w:rPr>
        <w:t>–</w:t>
      </w:r>
      <w:r w:rsidR="003B7715" w:rsidRPr="003B7715">
        <w:t>d</w:t>
      </w:r>
      <w:r w:rsidR="003B7715">
        <w:rPr>
          <w:b w:val="0"/>
        </w:rPr>
        <w:t>) consists of the matrix columns of the sensitivity Jacobian (</w:t>
      </w:r>
      <w:r w:rsidR="003B7715">
        <w:t>S</w:t>
      </w:r>
      <w:r w:rsidR="003B7715">
        <w:rPr>
          <w:i/>
          <w:vertAlign w:val="subscript"/>
        </w:rPr>
        <w:t>p</w:t>
      </w:r>
      <w:r w:rsidR="003B7715">
        <w:rPr>
          <w:b w:val="0"/>
        </w:rPr>
        <w:t xml:space="preserve"> – Eq. 2).</w:t>
      </w:r>
      <w:bookmarkEnd w:id="55"/>
      <w:bookmarkEnd w:id="56"/>
      <w:bookmarkEnd w:id="57"/>
      <w:bookmarkEnd w:id="58"/>
      <w:bookmarkEnd w:id="59"/>
      <w:bookmarkEnd w:id="60"/>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5C81CD31" w:rsidR="00C006CC" w:rsidRPr="00194DDD" w:rsidRDefault="00C006CC" w:rsidP="00C006CC">
      <w:pPr>
        <w:pStyle w:val="Lgende"/>
        <w:rPr>
          <w:b w:val="0"/>
        </w:rPr>
      </w:pPr>
      <w:bookmarkStart w:id="61" w:name="_Ref492994018"/>
      <w:bookmarkStart w:id="62" w:name="_Toc492905409"/>
      <w:bookmarkStart w:id="63" w:name="_Toc493360419"/>
      <w:bookmarkStart w:id="64" w:name="_Toc493373902"/>
      <w:bookmarkStart w:id="65" w:name="_Toc493506000"/>
      <w:bookmarkStart w:id="66" w:name="_Toc493751000"/>
      <w:bookmarkStart w:id="67" w:name="_Toc493751110"/>
      <w:bookmarkStart w:id="68" w:name="_Toc494897841"/>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61"/>
      <w:r>
        <w:t>.</w:t>
      </w:r>
      <w:r>
        <w:rPr>
          <w:b w:val="0"/>
        </w:rPr>
        <w:t xml:space="preserve"> </w:t>
      </w:r>
      <w:bookmarkEnd w:id="62"/>
      <w:r w:rsidR="003B7715">
        <w:rPr>
          <w:b w:val="0"/>
        </w:rPr>
        <w:t>Variance-efficiency (</w:t>
      </w:r>
      <w:r w:rsidR="003B7715">
        <w:t>a</w:t>
      </w:r>
      <w:r w:rsidR="003B7715">
        <w:rPr>
          <w:b w:val="0"/>
        </w:rPr>
        <w:t xml:space="preserve">) and </w:t>
      </w:r>
      <w:r w:rsidR="00194DDD">
        <w:rPr>
          <w:b w:val="0"/>
        </w:rPr>
        <w:t>ΔF (Eq. 2</w:t>
      </w:r>
      <w:r w:rsidR="001A2FA2">
        <w:rPr>
          <w:b w:val="0"/>
        </w:rPr>
        <w:t>, ΔB</w:t>
      </w:r>
      <w:r w:rsidR="001A2FA2">
        <w:rPr>
          <w:b w:val="0"/>
          <w:vertAlign w:val="subscript"/>
        </w:rPr>
        <w:t>1</w:t>
      </w:r>
      <w:r w:rsidR="001A2FA2">
        <w:rPr>
          <w:b w:val="0"/>
        </w:rPr>
        <w:t xml:space="preserve"> = 5%</w:t>
      </w:r>
      <w:r w:rsidR="00194DDD">
        <w:rPr>
          <w:b w:val="0"/>
        </w:rPr>
        <w:t>) values over the course of the iterative optimization of the parameter-regularized Cramer-Rao Lower-Bound</w:t>
      </w:r>
      <w:r w:rsidR="003A4867">
        <w:rPr>
          <w:b w:val="0"/>
        </w:rPr>
        <w:t xml:space="preserve"> (CRLB</w:t>
      </w:r>
      <w:r w:rsidR="003A4867" w:rsidRPr="003A4867">
        <w:rPr>
          <w:b w:val="0"/>
          <w:vertAlign w:val="subscript"/>
        </w:rPr>
        <w:t>λ</w:t>
      </w:r>
      <w:r w:rsidR="003A4867">
        <w:rPr>
          <w:b w:val="0"/>
        </w:rPr>
        <w:t>) equation (Eq. 5). v</w:t>
      </w:r>
      <w:r w:rsidR="00194DDD">
        <w:rPr>
          <w:b w:val="0"/>
        </w:rPr>
        <w:t>ariance-efficiency is defined here as (variance × # acq.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63"/>
      <w:bookmarkEnd w:id="64"/>
      <w:bookmarkEnd w:id="65"/>
      <w:bookmarkEnd w:id="66"/>
      <w:bookmarkEnd w:id="67"/>
      <w:bookmarkEnd w:id="68"/>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7BD8E7C8" w:rsidR="00831BFB" w:rsidRPr="003A4867" w:rsidRDefault="00831BFB" w:rsidP="00831BFB">
      <w:pPr>
        <w:pStyle w:val="Lgende"/>
        <w:rPr>
          <w:b w:val="0"/>
        </w:rPr>
      </w:pPr>
      <w:bookmarkStart w:id="69" w:name="_Ref492994028"/>
      <w:bookmarkStart w:id="70" w:name="_Toc492905410"/>
      <w:bookmarkStart w:id="71" w:name="_Toc493360420"/>
      <w:bookmarkStart w:id="72" w:name="_Toc493373903"/>
      <w:bookmarkStart w:id="73" w:name="_Toc493506001"/>
      <w:bookmarkStart w:id="74" w:name="_Toc493751001"/>
      <w:bookmarkStart w:id="75" w:name="_Toc493751111"/>
      <w:bookmarkStart w:id="76" w:name="_Toc494897842"/>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69"/>
      <w:r>
        <w:t>.</w:t>
      </w:r>
      <w:r>
        <w:rPr>
          <w:b w:val="0"/>
        </w:rPr>
        <w:t xml:space="preserve"> </w:t>
      </w:r>
      <w:bookmarkEnd w:id="70"/>
      <w:r w:rsidR="003A4867">
        <w:rPr>
          <w:b w:val="0"/>
        </w:rPr>
        <w:t>Comparison between the 10-point protocol iteratively optimized from a 312 point search space using solely CRLB (</w:t>
      </w:r>
      <w:r w:rsidR="003A4867" w:rsidRPr="003A4867">
        <w:rPr>
          <w:b w:val="0"/>
        </w:rPr>
        <w:t>λ</w:t>
      </w:r>
      <w:r w:rsidR="003A4867">
        <w:rPr>
          <w:b w:val="0"/>
        </w:rPr>
        <w:t xml:space="preserve"> = 0) and regularized CRLB</w:t>
      </w:r>
      <w:r w:rsidR="003A4867" w:rsidRPr="003A4867">
        <w:rPr>
          <w:b w:val="0"/>
          <w:vertAlign w:val="subscript"/>
        </w:rPr>
        <w:t>λ</w:t>
      </w:r>
      <w:r w:rsidR="003A4867">
        <w:rPr>
          <w:b w:val="0"/>
          <w:vertAlign w:val="subscript"/>
        </w:rPr>
        <w:t>=0.5</w:t>
      </w:r>
      <w:r w:rsidR="003A4867">
        <w:rPr>
          <w:b w:val="0"/>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bookmarkEnd w:id="71"/>
      <w:bookmarkEnd w:id="72"/>
      <w:bookmarkEnd w:id="73"/>
      <w:bookmarkEnd w:id="74"/>
      <w:bookmarkEnd w:id="75"/>
      <w:bookmarkEnd w:id="76"/>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F6A9577" w:rsidR="00E3181D" w:rsidRPr="00A56D2D" w:rsidRDefault="00831BFB" w:rsidP="00A56D2D">
      <w:pPr>
        <w:pStyle w:val="Lgende"/>
        <w:rPr>
          <w:b w:val="0"/>
        </w:rPr>
      </w:pPr>
      <w:bookmarkStart w:id="77" w:name="_Ref492994049"/>
      <w:bookmarkStart w:id="78" w:name="_Toc492905411"/>
      <w:bookmarkStart w:id="79" w:name="_Toc493360421"/>
      <w:bookmarkStart w:id="80" w:name="_Toc493373904"/>
      <w:bookmarkStart w:id="81" w:name="_Toc493506002"/>
      <w:bookmarkStart w:id="82" w:name="_Toc493751002"/>
      <w:bookmarkStart w:id="83" w:name="_Toc493751112"/>
      <w:bookmarkStart w:id="84" w:name="_Toc494897843"/>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77"/>
      <w:r>
        <w:t>.</w:t>
      </w:r>
      <w:r>
        <w:rPr>
          <w:b w:val="0"/>
        </w:rPr>
        <w:t xml:space="preserve"> </w:t>
      </w:r>
      <w:bookmarkEnd w:id="78"/>
      <w:r w:rsidR="00DD39E2">
        <w:rPr>
          <w:b w:val="0"/>
        </w:rPr>
        <w:t>Mean</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 values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nominal</w:t>
      </w:r>
      <w:r w:rsidR="001514A3">
        <w:rPr>
          <w:b w:val="0"/>
        </w:rPr>
        <w:t xml:space="preserve"> = 1 n.u.) and for two sets of qMT parameter values representing different tissue types (white matter – </w:t>
      </w:r>
      <w:r w:rsidR="001514A3">
        <w:t>a</w:t>
      </w:r>
      <w:r w:rsidR="001514A3">
        <w:rPr>
          <w:b w:val="0"/>
        </w:rPr>
        <w:t>,</w:t>
      </w:r>
      <w:r w:rsidR="001514A3">
        <w:t>c</w:t>
      </w:r>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and the grey region represents the region of ±1% error</w:t>
      </w:r>
      <w:r w:rsidR="001514A3">
        <w:rPr>
          <w:b w:val="0"/>
        </w:rPr>
        <w:t>. Simulated signal values were generated and fitted for three different 10 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protocol with logarithmically-uniform off-resonance frequency values, CRLB (red) – protocol optimized by iteratively minimizing the increase in the parameter-normalized Cramer-Rao Lower-Bound of the system, CRLB</w:t>
      </w:r>
      <w:r w:rsidR="003935A8" w:rsidRPr="003935A8">
        <w:rPr>
          <w:b w:val="0"/>
          <w:vertAlign w:val="subscript"/>
        </w:rPr>
        <w:t>λ</w:t>
      </w:r>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79"/>
      <w:bookmarkEnd w:id="80"/>
      <w:bookmarkEnd w:id="81"/>
      <w:bookmarkEnd w:id="82"/>
      <w:bookmarkEnd w:id="83"/>
      <w:bookmarkEnd w:id="84"/>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60495F3D" w:rsidR="00E3181D" w:rsidRPr="00E3181D" w:rsidRDefault="00E3181D" w:rsidP="00E3181D">
      <w:pPr>
        <w:pStyle w:val="Lgende"/>
        <w:rPr>
          <w:b w:val="0"/>
        </w:rPr>
      </w:pPr>
      <w:bookmarkStart w:id="85" w:name="_Ref492994059"/>
      <w:bookmarkStart w:id="86" w:name="_Toc492905412"/>
      <w:bookmarkStart w:id="87" w:name="_Toc493360422"/>
      <w:bookmarkStart w:id="88" w:name="_Toc493373905"/>
      <w:bookmarkStart w:id="89" w:name="_Toc493506003"/>
      <w:bookmarkStart w:id="90" w:name="_Toc493751003"/>
      <w:bookmarkStart w:id="91" w:name="_Toc493751113"/>
      <w:bookmarkStart w:id="92" w:name="_Toc494897844"/>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85"/>
      <w:r>
        <w:t>.</w:t>
      </w:r>
      <w:r>
        <w:rPr>
          <w:b w:val="0"/>
        </w:rPr>
        <w:t xml:space="preserve"> </w:t>
      </w:r>
      <w:bookmarkEnd w:id="86"/>
      <w:r w:rsidR="00A56D2D">
        <w:rPr>
          <w:b w:val="0"/>
        </w:rPr>
        <w:t>Mean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sidR="00A56D2D">
        <w:t>a</w:t>
      </w:r>
      <w:r w:rsidR="00A56D2D">
        <w:rPr>
          <w:b w:val="0"/>
        </w:rPr>
        <w:t>,</w:t>
      </w:r>
      <w:r w:rsidR="00A56D2D">
        <w:t>c</w:t>
      </w:r>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and the grey region represents the region of ±1% error.</w:t>
      </w:r>
      <w:r w:rsidR="00334B49">
        <w:rPr>
          <w:b w:val="0"/>
        </w:rPr>
        <w:t xml:space="preserve"> Data was fitted under the assumption of ideal B</w:t>
      </w:r>
      <w:r w:rsidR="00334B49">
        <w:rPr>
          <w:b w:val="0"/>
          <w:vertAlign w:val="subscript"/>
        </w:rPr>
        <w:t>1</w:t>
      </w:r>
      <w:r w:rsidR="00334B49">
        <w:rPr>
          <w:b w:val="0"/>
        </w:rPr>
        <w:t xml:space="preserve"> values (B</w:t>
      </w:r>
      <w:r w:rsidR="00334B49">
        <w:rPr>
          <w:b w:val="0"/>
          <w:vertAlign w:val="subscript"/>
        </w:rPr>
        <w:t>1</w:t>
      </w:r>
      <w:r w:rsidR="00334B49">
        <w:rPr>
          <w:b w:val="0"/>
        </w:rPr>
        <w:t xml:space="preserve"> = 1 n.u., solid lines), and for the case of a 15% overestimation in B</w:t>
      </w:r>
      <w:r w:rsidR="00334B49">
        <w:rPr>
          <w:b w:val="0"/>
          <w:vertAlign w:val="subscript"/>
        </w:rPr>
        <w:t>1</w:t>
      </w:r>
      <w:r w:rsidR="00334B49">
        <w:rPr>
          <w:b w:val="0"/>
        </w:rPr>
        <w:t xml:space="preserve"> (B</w:t>
      </w:r>
      <w:r w:rsidR="00334B49">
        <w:rPr>
          <w:b w:val="0"/>
          <w:vertAlign w:val="subscript"/>
        </w:rPr>
        <w:t>1</w:t>
      </w:r>
      <w:r w:rsidR="00334B49">
        <w:rPr>
          <w:b w:val="0"/>
        </w:rPr>
        <w:t xml:space="preserve"> = 1.15 n.u., dotted lines).</w:t>
      </w:r>
      <w:r w:rsidR="00A56D2D">
        <w:rPr>
          <w:b w:val="0"/>
        </w:rPr>
        <w:t xml:space="preserve">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00A56D2D" w:rsidRPr="003935A8">
        <w:rPr>
          <w:b w:val="0"/>
          <w:vertAlign w:val="subscript"/>
        </w:rPr>
        <w:t>λ</w:t>
      </w:r>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87"/>
      <w:bookmarkEnd w:id="88"/>
      <w:bookmarkEnd w:id="89"/>
      <w:bookmarkEnd w:id="90"/>
      <w:bookmarkEnd w:id="91"/>
      <w:bookmarkEnd w:id="92"/>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EA8470" w14:textId="77777777" w:rsidR="003B5026" w:rsidRDefault="003B5026">
      <w:r>
        <w:separator/>
      </w:r>
    </w:p>
    <w:p w14:paraId="36E7A1C4" w14:textId="77777777" w:rsidR="003B5026" w:rsidRDefault="003B5026"/>
  </w:endnote>
  <w:endnote w:type="continuationSeparator" w:id="0">
    <w:p w14:paraId="7AC67377" w14:textId="77777777" w:rsidR="003B5026" w:rsidRDefault="003B5026">
      <w:r>
        <w:continuationSeparator/>
      </w:r>
    </w:p>
    <w:p w14:paraId="2A48A2BA" w14:textId="77777777" w:rsidR="003B5026" w:rsidRDefault="003B50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C15EEC" w:rsidRDefault="00C15EEC"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C15EEC" w:rsidRDefault="00C15EEC"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C15EEC" w:rsidRDefault="00C15EEC"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F72BC8">
      <w:rPr>
        <w:rStyle w:val="Numrodepage"/>
        <w:noProof/>
      </w:rPr>
      <w:t>1</w:t>
    </w:r>
    <w:r>
      <w:rPr>
        <w:rStyle w:val="Numrodepage"/>
      </w:rPr>
      <w:fldChar w:fldCharType="end"/>
    </w:r>
  </w:p>
  <w:p w14:paraId="74D1FFB5" w14:textId="77777777" w:rsidR="00C15EEC" w:rsidRPr="00480E6C" w:rsidRDefault="00C15EEC"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C15EEC" w:rsidRPr="00480E6C" w:rsidRDefault="00C15EEC"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61D2EC" w14:textId="77777777" w:rsidR="003B5026" w:rsidRDefault="003B5026">
      <w:r>
        <w:separator/>
      </w:r>
    </w:p>
    <w:p w14:paraId="58E55E95" w14:textId="77777777" w:rsidR="003B5026" w:rsidRDefault="003B5026"/>
  </w:footnote>
  <w:footnote w:type="continuationSeparator" w:id="0">
    <w:p w14:paraId="73EAA559" w14:textId="77777777" w:rsidR="003B5026" w:rsidRDefault="003B5026">
      <w:r>
        <w:continuationSeparator/>
      </w:r>
    </w:p>
    <w:p w14:paraId="0BD64CEF" w14:textId="77777777" w:rsidR="003B5026" w:rsidRDefault="003B5026"/>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168&lt;/item&gt;&lt;item&gt;2713&lt;/item&gt;&lt;item&gt;2717&lt;/item&gt;&lt;item&gt;2822&lt;/item&gt;&lt;item&gt;2832&lt;/item&gt;&lt;item&gt;3546&lt;/item&gt;&lt;item&gt;3570&lt;/item&gt;&lt;item&gt;3661&lt;/item&gt;&lt;item&gt;3662&lt;/item&gt;&lt;item&gt;3675&lt;/item&gt;&lt;item&gt;3688&lt;/item&gt;&lt;item&gt;3719&lt;/item&gt;&lt;item&gt;3732&lt;/item&gt;&lt;item&gt;3770&lt;/item&gt;&lt;item&gt;3772&lt;/item&gt;&lt;item&gt;8188&lt;/item&gt;&lt;item&gt;8204&lt;/item&gt;&lt;item&gt;8231&lt;/item&gt;&lt;item&gt;8237&lt;/item&gt;&lt;item&gt;8255&lt;/item&gt;&lt;item&gt;8256&lt;/item&gt;&lt;item&gt;8257&lt;/item&gt;&lt;item&gt;8258&lt;/item&gt;&lt;item&gt;8259&lt;/item&gt;&lt;item&gt;8260&lt;/item&gt;&lt;item&gt;8261&lt;/item&gt;&lt;item&gt;8263&lt;/item&gt;&lt;/record-ids&gt;&lt;/item&gt;&lt;/Libraries&gt;"/>
  </w:docVars>
  <w:rsids>
    <w:rsidRoot w:val="002A25C7"/>
    <w:rsid w:val="000000C6"/>
    <w:rsid w:val="00004142"/>
    <w:rsid w:val="00004CF6"/>
    <w:rsid w:val="00005487"/>
    <w:rsid w:val="000056A8"/>
    <w:rsid w:val="0000765A"/>
    <w:rsid w:val="00011CB8"/>
    <w:rsid w:val="00012A72"/>
    <w:rsid w:val="000130F1"/>
    <w:rsid w:val="00013F08"/>
    <w:rsid w:val="00013FF8"/>
    <w:rsid w:val="0001413E"/>
    <w:rsid w:val="000146A3"/>
    <w:rsid w:val="0001487B"/>
    <w:rsid w:val="00015B13"/>
    <w:rsid w:val="00021CC6"/>
    <w:rsid w:val="00022214"/>
    <w:rsid w:val="0002324A"/>
    <w:rsid w:val="00023476"/>
    <w:rsid w:val="00025C85"/>
    <w:rsid w:val="00026939"/>
    <w:rsid w:val="00027F74"/>
    <w:rsid w:val="00032672"/>
    <w:rsid w:val="000326DE"/>
    <w:rsid w:val="000335CD"/>
    <w:rsid w:val="0003428E"/>
    <w:rsid w:val="00034D06"/>
    <w:rsid w:val="00034EAD"/>
    <w:rsid w:val="0003516E"/>
    <w:rsid w:val="0003531E"/>
    <w:rsid w:val="00035856"/>
    <w:rsid w:val="00035E8E"/>
    <w:rsid w:val="00036340"/>
    <w:rsid w:val="00036B59"/>
    <w:rsid w:val="00036F87"/>
    <w:rsid w:val="000373D5"/>
    <w:rsid w:val="00037BAC"/>
    <w:rsid w:val="00040821"/>
    <w:rsid w:val="00041D3F"/>
    <w:rsid w:val="00041FA2"/>
    <w:rsid w:val="00042EFA"/>
    <w:rsid w:val="00051447"/>
    <w:rsid w:val="000525C7"/>
    <w:rsid w:val="000526DE"/>
    <w:rsid w:val="000527D9"/>
    <w:rsid w:val="00052A83"/>
    <w:rsid w:val="000531A6"/>
    <w:rsid w:val="00053A9E"/>
    <w:rsid w:val="00053E1B"/>
    <w:rsid w:val="00054ABD"/>
    <w:rsid w:val="0005696A"/>
    <w:rsid w:val="0006022A"/>
    <w:rsid w:val="00060E0A"/>
    <w:rsid w:val="00062B03"/>
    <w:rsid w:val="000636A2"/>
    <w:rsid w:val="000638F0"/>
    <w:rsid w:val="00063A5B"/>
    <w:rsid w:val="00064672"/>
    <w:rsid w:val="00070151"/>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D67"/>
    <w:rsid w:val="00083FA2"/>
    <w:rsid w:val="00084957"/>
    <w:rsid w:val="00084DF8"/>
    <w:rsid w:val="0009048B"/>
    <w:rsid w:val="0009140D"/>
    <w:rsid w:val="00092CC2"/>
    <w:rsid w:val="0009318E"/>
    <w:rsid w:val="000950D5"/>
    <w:rsid w:val="00096429"/>
    <w:rsid w:val="000A0259"/>
    <w:rsid w:val="000A4002"/>
    <w:rsid w:val="000A47AE"/>
    <w:rsid w:val="000A664F"/>
    <w:rsid w:val="000A7054"/>
    <w:rsid w:val="000B254F"/>
    <w:rsid w:val="000B2A83"/>
    <w:rsid w:val="000B333C"/>
    <w:rsid w:val="000B372A"/>
    <w:rsid w:val="000B3B73"/>
    <w:rsid w:val="000B5CC6"/>
    <w:rsid w:val="000B5D60"/>
    <w:rsid w:val="000B6E63"/>
    <w:rsid w:val="000C0F4E"/>
    <w:rsid w:val="000C0FF4"/>
    <w:rsid w:val="000C1009"/>
    <w:rsid w:val="000C11D3"/>
    <w:rsid w:val="000C27B8"/>
    <w:rsid w:val="000C3D17"/>
    <w:rsid w:val="000C5EE2"/>
    <w:rsid w:val="000D01CA"/>
    <w:rsid w:val="000D0942"/>
    <w:rsid w:val="000D1F9D"/>
    <w:rsid w:val="000D47C2"/>
    <w:rsid w:val="000D5A07"/>
    <w:rsid w:val="000E0D0F"/>
    <w:rsid w:val="000E1A8D"/>
    <w:rsid w:val="000E2334"/>
    <w:rsid w:val="000E3370"/>
    <w:rsid w:val="000E3987"/>
    <w:rsid w:val="000E3A8E"/>
    <w:rsid w:val="000E4899"/>
    <w:rsid w:val="000E4DA9"/>
    <w:rsid w:val="000E539F"/>
    <w:rsid w:val="000E58D3"/>
    <w:rsid w:val="000E6F24"/>
    <w:rsid w:val="000F1D14"/>
    <w:rsid w:val="000F2B35"/>
    <w:rsid w:val="000F2EA6"/>
    <w:rsid w:val="000F313D"/>
    <w:rsid w:val="000F33B6"/>
    <w:rsid w:val="000F39A3"/>
    <w:rsid w:val="000F51E7"/>
    <w:rsid w:val="000F59AD"/>
    <w:rsid w:val="000F5D13"/>
    <w:rsid w:val="000F624D"/>
    <w:rsid w:val="000F7146"/>
    <w:rsid w:val="000F758B"/>
    <w:rsid w:val="001004BA"/>
    <w:rsid w:val="00100584"/>
    <w:rsid w:val="00100BCA"/>
    <w:rsid w:val="00100DA7"/>
    <w:rsid w:val="0010185C"/>
    <w:rsid w:val="00101B68"/>
    <w:rsid w:val="001033AA"/>
    <w:rsid w:val="001044E1"/>
    <w:rsid w:val="0010567B"/>
    <w:rsid w:val="0010595A"/>
    <w:rsid w:val="001070C8"/>
    <w:rsid w:val="001102DE"/>
    <w:rsid w:val="00111FDF"/>
    <w:rsid w:val="001128E1"/>
    <w:rsid w:val="00112EF5"/>
    <w:rsid w:val="001146F2"/>
    <w:rsid w:val="00114C59"/>
    <w:rsid w:val="00115EB2"/>
    <w:rsid w:val="0011714D"/>
    <w:rsid w:val="00117B0F"/>
    <w:rsid w:val="00121999"/>
    <w:rsid w:val="0012461C"/>
    <w:rsid w:val="001255FE"/>
    <w:rsid w:val="00125A90"/>
    <w:rsid w:val="00127D02"/>
    <w:rsid w:val="00127D96"/>
    <w:rsid w:val="00127E59"/>
    <w:rsid w:val="001301A8"/>
    <w:rsid w:val="001302D4"/>
    <w:rsid w:val="00131485"/>
    <w:rsid w:val="00132C1E"/>
    <w:rsid w:val="00135CFE"/>
    <w:rsid w:val="001365E9"/>
    <w:rsid w:val="00140419"/>
    <w:rsid w:val="00140E47"/>
    <w:rsid w:val="001470F5"/>
    <w:rsid w:val="00147A0A"/>
    <w:rsid w:val="001510C9"/>
    <w:rsid w:val="001514A3"/>
    <w:rsid w:val="00151656"/>
    <w:rsid w:val="00153466"/>
    <w:rsid w:val="00153698"/>
    <w:rsid w:val="00153C29"/>
    <w:rsid w:val="00153F84"/>
    <w:rsid w:val="00155C96"/>
    <w:rsid w:val="001560DE"/>
    <w:rsid w:val="00162BF9"/>
    <w:rsid w:val="00163F81"/>
    <w:rsid w:val="00165168"/>
    <w:rsid w:val="00165643"/>
    <w:rsid w:val="0016707B"/>
    <w:rsid w:val="00170D15"/>
    <w:rsid w:val="00172684"/>
    <w:rsid w:val="001728DA"/>
    <w:rsid w:val="0017510A"/>
    <w:rsid w:val="00175DE3"/>
    <w:rsid w:val="00175E96"/>
    <w:rsid w:val="00177346"/>
    <w:rsid w:val="001775A2"/>
    <w:rsid w:val="001814BA"/>
    <w:rsid w:val="00181ADE"/>
    <w:rsid w:val="00183D6F"/>
    <w:rsid w:val="00186226"/>
    <w:rsid w:val="0019001E"/>
    <w:rsid w:val="00191965"/>
    <w:rsid w:val="00191A03"/>
    <w:rsid w:val="00191D4A"/>
    <w:rsid w:val="00191E1C"/>
    <w:rsid w:val="001924B0"/>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1BE9"/>
    <w:rsid w:val="001B2A44"/>
    <w:rsid w:val="001B3729"/>
    <w:rsid w:val="001B3B32"/>
    <w:rsid w:val="001B3EB8"/>
    <w:rsid w:val="001B3F4B"/>
    <w:rsid w:val="001B40FE"/>
    <w:rsid w:val="001C00B4"/>
    <w:rsid w:val="001C01AF"/>
    <w:rsid w:val="001C185B"/>
    <w:rsid w:val="001C1F5F"/>
    <w:rsid w:val="001C2095"/>
    <w:rsid w:val="001C283A"/>
    <w:rsid w:val="001C33FB"/>
    <w:rsid w:val="001C3AEC"/>
    <w:rsid w:val="001C3F7E"/>
    <w:rsid w:val="001C4321"/>
    <w:rsid w:val="001C4426"/>
    <w:rsid w:val="001C561B"/>
    <w:rsid w:val="001C78EE"/>
    <w:rsid w:val="001C7A2F"/>
    <w:rsid w:val="001D2652"/>
    <w:rsid w:val="001D3B81"/>
    <w:rsid w:val="001D6AF7"/>
    <w:rsid w:val="001E1050"/>
    <w:rsid w:val="001E2527"/>
    <w:rsid w:val="001E502F"/>
    <w:rsid w:val="001F002A"/>
    <w:rsid w:val="001F1F39"/>
    <w:rsid w:val="00201729"/>
    <w:rsid w:val="002020F4"/>
    <w:rsid w:val="00203701"/>
    <w:rsid w:val="00205010"/>
    <w:rsid w:val="00206994"/>
    <w:rsid w:val="00206A61"/>
    <w:rsid w:val="00210866"/>
    <w:rsid w:val="00211269"/>
    <w:rsid w:val="002124E7"/>
    <w:rsid w:val="00215055"/>
    <w:rsid w:val="002151E1"/>
    <w:rsid w:val="00215200"/>
    <w:rsid w:val="00215206"/>
    <w:rsid w:val="0021547C"/>
    <w:rsid w:val="00215619"/>
    <w:rsid w:val="00215A09"/>
    <w:rsid w:val="00215D4A"/>
    <w:rsid w:val="00215E77"/>
    <w:rsid w:val="00215F8B"/>
    <w:rsid w:val="00217D5D"/>
    <w:rsid w:val="00221D0E"/>
    <w:rsid w:val="0022322A"/>
    <w:rsid w:val="00223DFB"/>
    <w:rsid w:val="0022417D"/>
    <w:rsid w:val="002249C9"/>
    <w:rsid w:val="00225C2A"/>
    <w:rsid w:val="0022600B"/>
    <w:rsid w:val="00226293"/>
    <w:rsid w:val="00227486"/>
    <w:rsid w:val="00227E41"/>
    <w:rsid w:val="0023484A"/>
    <w:rsid w:val="00235A36"/>
    <w:rsid w:val="0023655C"/>
    <w:rsid w:val="00236A89"/>
    <w:rsid w:val="00236B0E"/>
    <w:rsid w:val="00241D47"/>
    <w:rsid w:val="002423BB"/>
    <w:rsid w:val="00242D86"/>
    <w:rsid w:val="00245B43"/>
    <w:rsid w:val="00246C05"/>
    <w:rsid w:val="0024736F"/>
    <w:rsid w:val="002524FB"/>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653"/>
    <w:rsid w:val="00285F0D"/>
    <w:rsid w:val="00286CB7"/>
    <w:rsid w:val="00286F56"/>
    <w:rsid w:val="00286F86"/>
    <w:rsid w:val="002875D0"/>
    <w:rsid w:val="00290381"/>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45D4"/>
    <w:rsid w:val="002C5524"/>
    <w:rsid w:val="002C6C62"/>
    <w:rsid w:val="002D0088"/>
    <w:rsid w:val="002D00BD"/>
    <w:rsid w:val="002D19C3"/>
    <w:rsid w:val="002D2A4D"/>
    <w:rsid w:val="002D2ED1"/>
    <w:rsid w:val="002D4170"/>
    <w:rsid w:val="002D4CAC"/>
    <w:rsid w:val="002D6DF7"/>
    <w:rsid w:val="002D7174"/>
    <w:rsid w:val="002E0116"/>
    <w:rsid w:val="002E03D4"/>
    <w:rsid w:val="002E0451"/>
    <w:rsid w:val="002E37D2"/>
    <w:rsid w:val="002E668D"/>
    <w:rsid w:val="002E7CFA"/>
    <w:rsid w:val="002F03F4"/>
    <w:rsid w:val="002F0DBA"/>
    <w:rsid w:val="002F280C"/>
    <w:rsid w:val="002F350D"/>
    <w:rsid w:val="002F3865"/>
    <w:rsid w:val="002F77C1"/>
    <w:rsid w:val="00303822"/>
    <w:rsid w:val="00303F6B"/>
    <w:rsid w:val="00310E1F"/>
    <w:rsid w:val="00311347"/>
    <w:rsid w:val="00313934"/>
    <w:rsid w:val="00314DDD"/>
    <w:rsid w:val="003163DC"/>
    <w:rsid w:val="003175E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3529B"/>
    <w:rsid w:val="00340528"/>
    <w:rsid w:val="003421F0"/>
    <w:rsid w:val="003435BC"/>
    <w:rsid w:val="003438BA"/>
    <w:rsid w:val="00343A53"/>
    <w:rsid w:val="00345216"/>
    <w:rsid w:val="00345DEE"/>
    <w:rsid w:val="003477C5"/>
    <w:rsid w:val="003517C5"/>
    <w:rsid w:val="003549FE"/>
    <w:rsid w:val="00354E1B"/>
    <w:rsid w:val="00356435"/>
    <w:rsid w:val="003564EA"/>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8797B"/>
    <w:rsid w:val="003901D0"/>
    <w:rsid w:val="003905CA"/>
    <w:rsid w:val="00390654"/>
    <w:rsid w:val="003910B7"/>
    <w:rsid w:val="00391BFF"/>
    <w:rsid w:val="00391F2C"/>
    <w:rsid w:val="00392B32"/>
    <w:rsid w:val="003935A8"/>
    <w:rsid w:val="0039557C"/>
    <w:rsid w:val="00396789"/>
    <w:rsid w:val="0039686C"/>
    <w:rsid w:val="003A2193"/>
    <w:rsid w:val="003A26EF"/>
    <w:rsid w:val="003A2CB8"/>
    <w:rsid w:val="003A3F5D"/>
    <w:rsid w:val="003A40AC"/>
    <w:rsid w:val="003A4867"/>
    <w:rsid w:val="003A4EDC"/>
    <w:rsid w:val="003A5689"/>
    <w:rsid w:val="003A5812"/>
    <w:rsid w:val="003A6A53"/>
    <w:rsid w:val="003B0202"/>
    <w:rsid w:val="003B158F"/>
    <w:rsid w:val="003B1C25"/>
    <w:rsid w:val="003B2441"/>
    <w:rsid w:val="003B3E01"/>
    <w:rsid w:val="003B5026"/>
    <w:rsid w:val="003B56E1"/>
    <w:rsid w:val="003B5EDB"/>
    <w:rsid w:val="003B71FA"/>
    <w:rsid w:val="003B7715"/>
    <w:rsid w:val="003B7D87"/>
    <w:rsid w:val="003C18CC"/>
    <w:rsid w:val="003C23D9"/>
    <w:rsid w:val="003C385E"/>
    <w:rsid w:val="003C4DBA"/>
    <w:rsid w:val="003C4EC5"/>
    <w:rsid w:val="003C7E9D"/>
    <w:rsid w:val="003D150C"/>
    <w:rsid w:val="003D15CF"/>
    <w:rsid w:val="003D3E52"/>
    <w:rsid w:val="003D4843"/>
    <w:rsid w:val="003D4B21"/>
    <w:rsid w:val="003D5713"/>
    <w:rsid w:val="003D7CAC"/>
    <w:rsid w:val="003E0BF4"/>
    <w:rsid w:val="003E16DE"/>
    <w:rsid w:val="003E2D72"/>
    <w:rsid w:val="003E3106"/>
    <w:rsid w:val="003E4371"/>
    <w:rsid w:val="003E47DD"/>
    <w:rsid w:val="003E4AEA"/>
    <w:rsid w:val="003E559C"/>
    <w:rsid w:val="003E770D"/>
    <w:rsid w:val="003F03D2"/>
    <w:rsid w:val="003F1E8F"/>
    <w:rsid w:val="003F3427"/>
    <w:rsid w:val="003F36EC"/>
    <w:rsid w:val="003F3FC0"/>
    <w:rsid w:val="003F5CF3"/>
    <w:rsid w:val="003F72EB"/>
    <w:rsid w:val="003F7A3C"/>
    <w:rsid w:val="0040006E"/>
    <w:rsid w:val="0040015D"/>
    <w:rsid w:val="004001C3"/>
    <w:rsid w:val="004018F3"/>
    <w:rsid w:val="00401EA4"/>
    <w:rsid w:val="00402639"/>
    <w:rsid w:val="00403402"/>
    <w:rsid w:val="00404F72"/>
    <w:rsid w:val="0040716F"/>
    <w:rsid w:val="004072D7"/>
    <w:rsid w:val="0041158B"/>
    <w:rsid w:val="004118C9"/>
    <w:rsid w:val="004144A7"/>
    <w:rsid w:val="004150E2"/>
    <w:rsid w:val="0041516A"/>
    <w:rsid w:val="00420B50"/>
    <w:rsid w:val="0042214B"/>
    <w:rsid w:val="00422417"/>
    <w:rsid w:val="004229EE"/>
    <w:rsid w:val="00425CCB"/>
    <w:rsid w:val="00425F74"/>
    <w:rsid w:val="004278F2"/>
    <w:rsid w:val="00430939"/>
    <w:rsid w:val="0043131A"/>
    <w:rsid w:val="00431872"/>
    <w:rsid w:val="00432AB8"/>
    <w:rsid w:val="00435372"/>
    <w:rsid w:val="0043790B"/>
    <w:rsid w:val="00440119"/>
    <w:rsid w:val="00440F40"/>
    <w:rsid w:val="00442976"/>
    <w:rsid w:val="00443596"/>
    <w:rsid w:val="00444B1B"/>
    <w:rsid w:val="00446909"/>
    <w:rsid w:val="004472B0"/>
    <w:rsid w:val="004476F6"/>
    <w:rsid w:val="004479E4"/>
    <w:rsid w:val="00450F09"/>
    <w:rsid w:val="004511EE"/>
    <w:rsid w:val="00452C3D"/>
    <w:rsid w:val="00452ED1"/>
    <w:rsid w:val="00453763"/>
    <w:rsid w:val="00457156"/>
    <w:rsid w:val="0046297D"/>
    <w:rsid w:val="004631A4"/>
    <w:rsid w:val="00463567"/>
    <w:rsid w:val="00463B75"/>
    <w:rsid w:val="00464BA9"/>
    <w:rsid w:val="0046516D"/>
    <w:rsid w:val="00466972"/>
    <w:rsid w:val="004669BC"/>
    <w:rsid w:val="0046727B"/>
    <w:rsid w:val="0047041B"/>
    <w:rsid w:val="004709BD"/>
    <w:rsid w:val="00470E46"/>
    <w:rsid w:val="004720FD"/>
    <w:rsid w:val="00473906"/>
    <w:rsid w:val="004771A5"/>
    <w:rsid w:val="00477771"/>
    <w:rsid w:val="00477852"/>
    <w:rsid w:val="00480E6C"/>
    <w:rsid w:val="00481DD7"/>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972A2"/>
    <w:rsid w:val="004A0619"/>
    <w:rsid w:val="004A203F"/>
    <w:rsid w:val="004A2745"/>
    <w:rsid w:val="004A3AD3"/>
    <w:rsid w:val="004A494E"/>
    <w:rsid w:val="004A52F8"/>
    <w:rsid w:val="004A7E96"/>
    <w:rsid w:val="004B0C4D"/>
    <w:rsid w:val="004B1831"/>
    <w:rsid w:val="004B2CDE"/>
    <w:rsid w:val="004B3413"/>
    <w:rsid w:val="004B3BEF"/>
    <w:rsid w:val="004B410E"/>
    <w:rsid w:val="004B491E"/>
    <w:rsid w:val="004C14BC"/>
    <w:rsid w:val="004C1B3A"/>
    <w:rsid w:val="004C36A8"/>
    <w:rsid w:val="004C3A8A"/>
    <w:rsid w:val="004C7DAF"/>
    <w:rsid w:val="004D2F9C"/>
    <w:rsid w:val="004D407A"/>
    <w:rsid w:val="004D4403"/>
    <w:rsid w:val="004D5492"/>
    <w:rsid w:val="004E0710"/>
    <w:rsid w:val="004E1A07"/>
    <w:rsid w:val="004E35D5"/>
    <w:rsid w:val="004E3AE2"/>
    <w:rsid w:val="004E4B96"/>
    <w:rsid w:val="004E4D0E"/>
    <w:rsid w:val="004E4FDB"/>
    <w:rsid w:val="004E6F2E"/>
    <w:rsid w:val="004E6FE6"/>
    <w:rsid w:val="004E7B41"/>
    <w:rsid w:val="004F199D"/>
    <w:rsid w:val="004F28AC"/>
    <w:rsid w:val="004F2B09"/>
    <w:rsid w:val="004F2F32"/>
    <w:rsid w:val="004F33FB"/>
    <w:rsid w:val="004F3AFE"/>
    <w:rsid w:val="004F4406"/>
    <w:rsid w:val="004F4CD3"/>
    <w:rsid w:val="004F5CB7"/>
    <w:rsid w:val="004F6D49"/>
    <w:rsid w:val="004F77E5"/>
    <w:rsid w:val="00500A58"/>
    <w:rsid w:val="00500A99"/>
    <w:rsid w:val="00501DF0"/>
    <w:rsid w:val="005027C9"/>
    <w:rsid w:val="00502AAA"/>
    <w:rsid w:val="00502DE0"/>
    <w:rsid w:val="00504B6E"/>
    <w:rsid w:val="005055DA"/>
    <w:rsid w:val="00505CC8"/>
    <w:rsid w:val="00505E7B"/>
    <w:rsid w:val="005060EF"/>
    <w:rsid w:val="0051107C"/>
    <w:rsid w:val="0051195B"/>
    <w:rsid w:val="00511C58"/>
    <w:rsid w:val="0051414E"/>
    <w:rsid w:val="00520728"/>
    <w:rsid w:val="00521751"/>
    <w:rsid w:val="0052394B"/>
    <w:rsid w:val="00524A1D"/>
    <w:rsid w:val="00525AC9"/>
    <w:rsid w:val="005266EA"/>
    <w:rsid w:val="00526854"/>
    <w:rsid w:val="00527219"/>
    <w:rsid w:val="0052728A"/>
    <w:rsid w:val="005306FD"/>
    <w:rsid w:val="00531099"/>
    <w:rsid w:val="00533245"/>
    <w:rsid w:val="00534B37"/>
    <w:rsid w:val="00534E4B"/>
    <w:rsid w:val="00540F87"/>
    <w:rsid w:val="00541C50"/>
    <w:rsid w:val="00541C7D"/>
    <w:rsid w:val="005421E8"/>
    <w:rsid w:val="005424E6"/>
    <w:rsid w:val="00542B89"/>
    <w:rsid w:val="0054422D"/>
    <w:rsid w:val="00544459"/>
    <w:rsid w:val="0054650F"/>
    <w:rsid w:val="005509DD"/>
    <w:rsid w:val="005510F8"/>
    <w:rsid w:val="005516B8"/>
    <w:rsid w:val="00552A7E"/>
    <w:rsid w:val="00552E2D"/>
    <w:rsid w:val="00553E45"/>
    <w:rsid w:val="0055567A"/>
    <w:rsid w:val="00556649"/>
    <w:rsid w:val="0056527E"/>
    <w:rsid w:val="0056551F"/>
    <w:rsid w:val="00565A1A"/>
    <w:rsid w:val="005673C2"/>
    <w:rsid w:val="0057159B"/>
    <w:rsid w:val="00572063"/>
    <w:rsid w:val="005721D2"/>
    <w:rsid w:val="00572F76"/>
    <w:rsid w:val="005749BA"/>
    <w:rsid w:val="00576467"/>
    <w:rsid w:val="00576B79"/>
    <w:rsid w:val="005775FC"/>
    <w:rsid w:val="0058142B"/>
    <w:rsid w:val="005819E4"/>
    <w:rsid w:val="005823A6"/>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B3F"/>
    <w:rsid w:val="005A0E12"/>
    <w:rsid w:val="005A0EC4"/>
    <w:rsid w:val="005A267E"/>
    <w:rsid w:val="005A477F"/>
    <w:rsid w:val="005A4E03"/>
    <w:rsid w:val="005A4F16"/>
    <w:rsid w:val="005A64C1"/>
    <w:rsid w:val="005A66D3"/>
    <w:rsid w:val="005A7C07"/>
    <w:rsid w:val="005B04E9"/>
    <w:rsid w:val="005B0B2F"/>
    <w:rsid w:val="005B328A"/>
    <w:rsid w:val="005B3FA4"/>
    <w:rsid w:val="005B5506"/>
    <w:rsid w:val="005B55D4"/>
    <w:rsid w:val="005B5BB8"/>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4C3E"/>
    <w:rsid w:val="005F5721"/>
    <w:rsid w:val="005F5974"/>
    <w:rsid w:val="005F5CA6"/>
    <w:rsid w:val="005F5F9C"/>
    <w:rsid w:val="00600173"/>
    <w:rsid w:val="00601676"/>
    <w:rsid w:val="00602E7E"/>
    <w:rsid w:val="00604888"/>
    <w:rsid w:val="0060629C"/>
    <w:rsid w:val="00606463"/>
    <w:rsid w:val="006126CF"/>
    <w:rsid w:val="00615FE4"/>
    <w:rsid w:val="0061610E"/>
    <w:rsid w:val="00616254"/>
    <w:rsid w:val="00616EBF"/>
    <w:rsid w:val="006216E3"/>
    <w:rsid w:val="00621E35"/>
    <w:rsid w:val="006222E5"/>
    <w:rsid w:val="006236EE"/>
    <w:rsid w:val="00624D30"/>
    <w:rsid w:val="006255D6"/>
    <w:rsid w:val="0062594F"/>
    <w:rsid w:val="00630AEA"/>
    <w:rsid w:val="00630D23"/>
    <w:rsid w:val="00632F90"/>
    <w:rsid w:val="00635797"/>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31A7"/>
    <w:rsid w:val="006536A8"/>
    <w:rsid w:val="00654E20"/>
    <w:rsid w:val="00657C89"/>
    <w:rsid w:val="00660D96"/>
    <w:rsid w:val="006642B9"/>
    <w:rsid w:val="00664B3F"/>
    <w:rsid w:val="006652DF"/>
    <w:rsid w:val="00665860"/>
    <w:rsid w:val="00665ACF"/>
    <w:rsid w:val="0066615F"/>
    <w:rsid w:val="00666DC5"/>
    <w:rsid w:val="00667B0F"/>
    <w:rsid w:val="0067111B"/>
    <w:rsid w:val="006726A4"/>
    <w:rsid w:val="00673150"/>
    <w:rsid w:val="00673B19"/>
    <w:rsid w:val="00673F9A"/>
    <w:rsid w:val="006743EC"/>
    <w:rsid w:val="0067594D"/>
    <w:rsid w:val="00675D39"/>
    <w:rsid w:val="00680C0F"/>
    <w:rsid w:val="00680D3D"/>
    <w:rsid w:val="00680DBB"/>
    <w:rsid w:val="006812D3"/>
    <w:rsid w:val="006814A0"/>
    <w:rsid w:val="00681BBB"/>
    <w:rsid w:val="00682880"/>
    <w:rsid w:val="00683031"/>
    <w:rsid w:val="00684883"/>
    <w:rsid w:val="0068580E"/>
    <w:rsid w:val="00686D4A"/>
    <w:rsid w:val="00687E04"/>
    <w:rsid w:val="00690C92"/>
    <w:rsid w:val="00690E2C"/>
    <w:rsid w:val="00692099"/>
    <w:rsid w:val="0069219E"/>
    <w:rsid w:val="00692E88"/>
    <w:rsid w:val="00692F31"/>
    <w:rsid w:val="00693A7B"/>
    <w:rsid w:val="0069535D"/>
    <w:rsid w:val="00695AC8"/>
    <w:rsid w:val="00695ECB"/>
    <w:rsid w:val="0069670A"/>
    <w:rsid w:val="006A1824"/>
    <w:rsid w:val="006A4B08"/>
    <w:rsid w:val="006A64FB"/>
    <w:rsid w:val="006B03AC"/>
    <w:rsid w:val="006B1225"/>
    <w:rsid w:val="006B176E"/>
    <w:rsid w:val="006B34D2"/>
    <w:rsid w:val="006B35BE"/>
    <w:rsid w:val="006B3855"/>
    <w:rsid w:val="006B474F"/>
    <w:rsid w:val="006B63CE"/>
    <w:rsid w:val="006B6403"/>
    <w:rsid w:val="006B6F0D"/>
    <w:rsid w:val="006C0DFE"/>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572D"/>
    <w:rsid w:val="006F760C"/>
    <w:rsid w:val="006F7777"/>
    <w:rsid w:val="00704240"/>
    <w:rsid w:val="007049B1"/>
    <w:rsid w:val="00704CC8"/>
    <w:rsid w:val="0070527C"/>
    <w:rsid w:val="00706DA1"/>
    <w:rsid w:val="00706F66"/>
    <w:rsid w:val="00707318"/>
    <w:rsid w:val="00707C8D"/>
    <w:rsid w:val="007105FF"/>
    <w:rsid w:val="00712601"/>
    <w:rsid w:val="0071288D"/>
    <w:rsid w:val="00715E46"/>
    <w:rsid w:val="0072005C"/>
    <w:rsid w:val="00722AF4"/>
    <w:rsid w:val="00722EAB"/>
    <w:rsid w:val="00723F80"/>
    <w:rsid w:val="0072588E"/>
    <w:rsid w:val="0072681C"/>
    <w:rsid w:val="00726997"/>
    <w:rsid w:val="00726C52"/>
    <w:rsid w:val="0073030C"/>
    <w:rsid w:val="0073227F"/>
    <w:rsid w:val="00732B1E"/>
    <w:rsid w:val="00734199"/>
    <w:rsid w:val="00740E50"/>
    <w:rsid w:val="00741209"/>
    <w:rsid w:val="007416DC"/>
    <w:rsid w:val="00741B75"/>
    <w:rsid w:val="00741F8F"/>
    <w:rsid w:val="00743D2B"/>
    <w:rsid w:val="00745160"/>
    <w:rsid w:val="007454FB"/>
    <w:rsid w:val="007458D4"/>
    <w:rsid w:val="00745CA7"/>
    <w:rsid w:val="00747DEA"/>
    <w:rsid w:val="007501B8"/>
    <w:rsid w:val="007502AF"/>
    <w:rsid w:val="0075079E"/>
    <w:rsid w:val="007520D6"/>
    <w:rsid w:val="007601E2"/>
    <w:rsid w:val="0076040A"/>
    <w:rsid w:val="007630AE"/>
    <w:rsid w:val="00766A67"/>
    <w:rsid w:val="00766E17"/>
    <w:rsid w:val="0077001C"/>
    <w:rsid w:val="0077083B"/>
    <w:rsid w:val="00770E4A"/>
    <w:rsid w:val="0077265C"/>
    <w:rsid w:val="00772DC2"/>
    <w:rsid w:val="00772F06"/>
    <w:rsid w:val="00773563"/>
    <w:rsid w:val="00774115"/>
    <w:rsid w:val="00774E8A"/>
    <w:rsid w:val="007755D6"/>
    <w:rsid w:val="00780AAD"/>
    <w:rsid w:val="00780D5C"/>
    <w:rsid w:val="00780EE5"/>
    <w:rsid w:val="0078267F"/>
    <w:rsid w:val="0078271C"/>
    <w:rsid w:val="00782770"/>
    <w:rsid w:val="00784F17"/>
    <w:rsid w:val="00786FD1"/>
    <w:rsid w:val="0079018D"/>
    <w:rsid w:val="00792F02"/>
    <w:rsid w:val="00793AE2"/>
    <w:rsid w:val="00795139"/>
    <w:rsid w:val="007951A3"/>
    <w:rsid w:val="0079647D"/>
    <w:rsid w:val="00797160"/>
    <w:rsid w:val="00797A81"/>
    <w:rsid w:val="007A13CE"/>
    <w:rsid w:val="007A21D6"/>
    <w:rsid w:val="007A288F"/>
    <w:rsid w:val="007A3458"/>
    <w:rsid w:val="007A4B50"/>
    <w:rsid w:val="007A4CAD"/>
    <w:rsid w:val="007A50DC"/>
    <w:rsid w:val="007A5FF6"/>
    <w:rsid w:val="007B1079"/>
    <w:rsid w:val="007B1758"/>
    <w:rsid w:val="007B43C9"/>
    <w:rsid w:val="007B5E4A"/>
    <w:rsid w:val="007B7647"/>
    <w:rsid w:val="007C0D01"/>
    <w:rsid w:val="007C2E5E"/>
    <w:rsid w:val="007C2E84"/>
    <w:rsid w:val="007C3CDD"/>
    <w:rsid w:val="007C478C"/>
    <w:rsid w:val="007C515A"/>
    <w:rsid w:val="007C77D9"/>
    <w:rsid w:val="007D0E54"/>
    <w:rsid w:val="007D121E"/>
    <w:rsid w:val="007D1981"/>
    <w:rsid w:val="007D234E"/>
    <w:rsid w:val="007D3789"/>
    <w:rsid w:val="007D3C54"/>
    <w:rsid w:val="007D4529"/>
    <w:rsid w:val="007D45EE"/>
    <w:rsid w:val="007D708D"/>
    <w:rsid w:val="007E1D8E"/>
    <w:rsid w:val="007E277A"/>
    <w:rsid w:val="007E3352"/>
    <w:rsid w:val="007E42B2"/>
    <w:rsid w:val="007E6F10"/>
    <w:rsid w:val="007F22CC"/>
    <w:rsid w:val="007F5E79"/>
    <w:rsid w:val="007F60E8"/>
    <w:rsid w:val="007F65C8"/>
    <w:rsid w:val="007F664C"/>
    <w:rsid w:val="007F66C3"/>
    <w:rsid w:val="00801230"/>
    <w:rsid w:val="0080255B"/>
    <w:rsid w:val="00803F9C"/>
    <w:rsid w:val="00804609"/>
    <w:rsid w:val="00804D78"/>
    <w:rsid w:val="00810E72"/>
    <w:rsid w:val="00814052"/>
    <w:rsid w:val="0081546B"/>
    <w:rsid w:val="008177F6"/>
    <w:rsid w:val="0082064A"/>
    <w:rsid w:val="00820DB7"/>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1A29"/>
    <w:rsid w:val="008422AC"/>
    <w:rsid w:val="00842854"/>
    <w:rsid w:val="00844646"/>
    <w:rsid w:val="00845414"/>
    <w:rsid w:val="008503D4"/>
    <w:rsid w:val="00853C60"/>
    <w:rsid w:val="008546FC"/>
    <w:rsid w:val="00855EF3"/>
    <w:rsid w:val="00856195"/>
    <w:rsid w:val="00856DD8"/>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6B92"/>
    <w:rsid w:val="0087741D"/>
    <w:rsid w:val="008815A0"/>
    <w:rsid w:val="008817A2"/>
    <w:rsid w:val="008819DA"/>
    <w:rsid w:val="008840FE"/>
    <w:rsid w:val="0088489E"/>
    <w:rsid w:val="008856A8"/>
    <w:rsid w:val="00885BF1"/>
    <w:rsid w:val="00886641"/>
    <w:rsid w:val="008867C2"/>
    <w:rsid w:val="00886E01"/>
    <w:rsid w:val="00887377"/>
    <w:rsid w:val="0088790D"/>
    <w:rsid w:val="0089074E"/>
    <w:rsid w:val="00890E29"/>
    <w:rsid w:val="00891CF6"/>
    <w:rsid w:val="00891F28"/>
    <w:rsid w:val="0089508B"/>
    <w:rsid w:val="00895329"/>
    <w:rsid w:val="00896717"/>
    <w:rsid w:val="008978EE"/>
    <w:rsid w:val="008A2C7D"/>
    <w:rsid w:val="008A49CE"/>
    <w:rsid w:val="008A61D0"/>
    <w:rsid w:val="008A6649"/>
    <w:rsid w:val="008A7D5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B35"/>
    <w:rsid w:val="008D7D55"/>
    <w:rsid w:val="008E1544"/>
    <w:rsid w:val="008E173B"/>
    <w:rsid w:val="008E20A1"/>
    <w:rsid w:val="008E2C9A"/>
    <w:rsid w:val="008E32AB"/>
    <w:rsid w:val="008E33E8"/>
    <w:rsid w:val="008E3E39"/>
    <w:rsid w:val="008E4037"/>
    <w:rsid w:val="008E4AE4"/>
    <w:rsid w:val="008E6E07"/>
    <w:rsid w:val="008F16CE"/>
    <w:rsid w:val="008F19DA"/>
    <w:rsid w:val="008F1E7D"/>
    <w:rsid w:val="008F252E"/>
    <w:rsid w:val="008F2F99"/>
    <w:rsid w:val="008F31D3"/>
    <w:rsid w:val="008F484B"/>
    <w:rsid w:val="008F742E"/>
    <w:rsid w:val="00900533"/>
    <w:rsid w:val="00901355"/>
    <w:rsid w:val="009038B7"/>
    <w:rsid w:val="00903C79"/>
    <w:rsid w:val="0090493A"/>
    <w:rsid w:val="00905069"/>
    <w:rsid w:val="0090638E"/>
    <w:rsid w:val="00906638"/>
    <w:rsid w:val="00912DF6"/>
    <w:rsid w:val="00914CA9"/>
    <w:rsid w:val="00914CC6"/>
    <w:rsid w:val="00915590"/>
    <w:rsid w:val="00915D27"/>
    <w:rsid w:val="00923FA0"/>
    <w:rsid w:val="00924D5C"/>
    <w:rsid w:val="00925DC0"/>
    <w:rsid w:val="00926263"/>
    <w:rsid w:val="00927DBC"/>
    <w:rsid w:val="00930621"/>
    <w:rsid w:val="009309B9"/>
    <w:rsid w:val="009313A0"/>
    <w:rsid w:val="009325C0"/>
    <w:rsid w:val="00937D62"/>
    <w:rsid w:val="00940323"/>
    <w:rsid w:val="009411A8"/>
    <w:rsid w:val="00941B19"/>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3FF2"/>
    <w:rsid w:val="0095601B"/>
    <w:rsid w:val="00957E7F"/>
    <w:rsid w:val="009601E2"/>
    <w:rsid w:val="00960F58"/>
    <w:rsid w:val="00962258"/>
    <w:rsid w:val="00963891"/>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595A"/>
    <w:rsid w:val="0099782D"/>
    <w:rsid w:val="00997C6E"/>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B778A"/>
    <w:rsid w:val="009B7D97"/>
    <w:rsid w:val="009C043E"/>
    <w:rsid w:val="009C092E"/>
    <w:rsid w:val="009C25A8"/>
    <w:rsid w:val="009C4780"/>
    <w:rsid w:val="009C6F63"/>
    <w:rsid w:val="009D0CCF"/>
    <w:rsid w:val="009D0DC3"/>
    <w:rsid w:val="009D118F"/>
    <w:rsid w:val="009D2037"/>
    <w:rsid w:val="009D2C30"/>
    <w:rsid w:val="009D31E0"/>
    <w:rsid w:val="009D460A"/>
    <w:rsid w:val="009D5D36"/>
    <w:rsid w:val="009D628B"/>
    <w:rsid w:val="009D7550"/>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465"/>
    <w:rsid w:val="00A42C39"/>
    <w:rsid w:val="00A4350B"/>
    <w:rsid w:val="00A43D1E"/>
    <w:rsid w:val="00A4553A"/>
    <w:rsid w:val="00A45C7F"/>
    <w:rsid w:val="00A47E15"/>
    <w:rsid w:val="00A517BE"/>
    <w:rsid w:val="00A5237D"/>
    <w:rsid w:val="00A52FA5"/>
    <w:rsid w:val="00A558A7"/>
    <w:rsid w:val="00A559A1"/>
    <w:rsid w:val="00A56D2D"/>
    <w:rsid w:val="00A576B2"/>
    <w:rsid w:val="00A60240"/>
    <w:rsid w:val="00A611A6"/>
    <w:rsid w:val="00A619A6"/>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BC5"/>
    <w:rsid w:val="00A82A7C"/>
    <w:rsid w:val="00A82C1D"/>
    <w:rsid w:val="00A8411A"/>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316"/>
    <w:rsid w:val="00AB7A4E"/>
    <w:rsid w:val="00AB7C41"/>
    <w:rsid w:val="00AC1740"/>
    <w:rsid w:val="00AC38A8"/>
    <w:rsid w:val="00AC4216"/>
    <w:rsid w:val="00AC60B0"/>
    <w:rsid w:val="00AC7735"/>
    <w:rsid w:val="00AD0296"/>
    <w:rsid w:val="00AD1826"/>
    <w:rsid w:val="00AD21B2"/>
    <w:rsid w:val="00AD23E4"/>
    <w:rsid w:val="00AD39AA"/>
    <w:rsid w:val="00AD4379"/>
    <w:rsid w:val="00AD5C7A"/>
    <w:rsid w:val="00AD6BFD"/>
    <w:rsid w:val="00AD70B4"/>
    <w:rsid w:val="00AE1A68"/>
    <w:rsid w:val="00AE3FA9"/>
    <w:rsid w:val="00AE3FD5"/>
    <w:rsid w:val="00AE4DCB"/>
    <w:rsid w:val="00AE6FAC"/>
    <w:rsid w:val="00AE71AD"/>
    <w:rsid w:val="00AF1FB4"/>
    <w:rsid w:val="00AF2CBD"/>
    <w:rsid w:val="00AF31E6"/>
    <w:rsid w:val="00AF3357"/>
    <w:rsid w:val="00AF46CC"/>
    <w:rsid w:val="00AF4ECA"/>
    <w:rsid w:val="00AF7AAF"/>
    <w:rsid w:val="00B000F2"/>
    <w:rsid w:val="00B00D89"/>
    <w:rsid w:val="00B013AC"/>
    <w:rsid w:val="00B026E0"/>
    <w:rsid w:val="00B033BA"/>
    <w:rsid w:val="00B042D8"/>
    <w:rsid w:val="00B051F6"/>
    <w:rsid w:val="00B05AC6"/>
    <w:rsid w:val="00B06097"/>
    <w:rsid w:val="00B063E8"/>
    <w:rsid w:val="00B07DBB"/>
    <w:rsid w:val="00B1006C"/>
    <w:rsid w:val="00B12550"/>
    <w:rsid w:val="00B12802"/>
    <w:rsid w:val="00B129D2"/>
    <w:rsid w:val="00B139BF"/>
    <w:rsid w:val="00B14C99"/>
    <w:rsid w:val="00B14D48"/>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62EF"/>
    <w:rsid w:val="00B3750A"/>
    <w:rsid w:val="00B415BA"/>
    <w:rsid w:val="00B41BA6"/>
    <w:rsid w:val="00B423B3"/>
    <w:rsid w:val="00B4256C"/>
    <w:rsid w:val="00B43EE3"/>
    <w:rsid w:val="00B4539D"/>
    <w:rsid w:val="00B4566A"/>
    <w:rsid w:val="00B46003"/>
    <w:rsid w:val="00B464C5"/>
    <w:rsid w:val="00B501A4"/>
    <w:rsid w:val="00B50F25"/>
    <w:rsid w:val="00B51314"/>
    <w:rsid w:val="00B51BDB"/>
    <w:rsid w:val="00B52875"/>
    <w:rsid w:val="00B52FA3"/>
    <w:rsid w:val="00B5373C"/>
    <w:rsid w:val="00B53A2A"/>
    <w:rsid w:val="00B553A5"/>
    <w:rsid w:val="00B5542E"/>
    <w:rsid w:val="00B55FB9"/>
    <w:rsid w:val="00B60089"/>
    <w:rsid w:val="00B602AA"/>
    <w:rsid w:val="00B6042A"/>
    <w:rsid w:val="00B61ABB"/>
    <w:rsid w:val="00B62371"/>
    <w:rsid w:val="00B63A18"/>
    <w:rsid w:val="00B63CD6"/>
    <w:rsid w:val="00B64B83"/>
    <w:rsid w:val="00B64D71"/>
    <w:rsid w:val="00B657FE"/>
    <w:rsid w:val="00B66814"/>
    <w:rsid w:val="00B66869"/>
    <w:rsid w:val="00B66BA0"/>
    <w:rsid w:val="00B67A72"/>
    <w:rsid w:val="00B67D02"/>
    <w:rsid w:val="00B7068E"/>
    <w:rsid w:val="00B7089F"/>
    <w:rsid w:val="00B70D48"/>
    <w:rsid w:val="00B71058"/>
    <w:rsid w:val="00B71C0C"/>
    <w:rsid w:val="00B7222B"/>
    <w:rsid w:val="00B7632F"/>
    <w:rsid w:val="00B80585"/>
    <w:rsid w:val="00B81CAF"/>
    <w:rsid w:val="00B827C3"/>
    <w:rsid w:val="00B83288"/>
    <w:rsid w:val="00B85D07"/>
    <w:rsid w:val="00B866C5"/>
    <w:rsid w:val="00B87061"/>
    <w:rsid w:val="00B87141"/>
    <w:rsid w:val="00B879A2"/>
    <w:rsid w:val="00B909FA"/>
    <w:rsid w:val="00B940FB"/>
    <w:rsid w:val="00B948F9"/>
    <w:rsid w:val="00B956EE"/>
    <w:rsid w:val="00B97241"/>
    <w:rsid w:val="00B97A4B"/>
    <w:rsid w:val="00B97C05"/>
    <w:rsid w:val="00BA0B87"/>
    <w:rsid w:val="00BA176E"/>
    <w:rsid w:val="00BA2339"/>
    <w:rsid w:val="00BA3521"/>
    <w:rsid w:val="00BA4187"/>
    <w:rsid w:val="00BA5B72"/>
    <w:rsid w:val="00BA5C6C"/>
    <w:rsid w:val="00BA61BB"/>
    <w:rsid w:val="00BA64A7"/>
    <w:rsid w:val="00BA6796"/>
    <w:rsid w:val="00BB244D"/>
    <w:rsid w:val="00BB3CDF"/>
    <w:rsid w:val="00BB4B0A"/>
    <w:rsid w:val="00BB4D66"/>
    <w:rsid w:val="00BB795E"/>
    <w:rsid w:val="00BC1071"/>
    <w:rsid w:val="00BC189A"/>
    <w:rsid w:val="00BC2195"/>
    <w:rsid w:val="00BC2431"/>
    <w:rsid w:val="00BC277F"/>
    <w:rsid w:val="00BC2B94"/>
    <w:rsid w:val="00BC5FE5"/>
    <w:rsid w:val="00BC7113"/>
    <w:rsid w:val="00BC71F5"/>
    <w:rsid w:val="00BD06F4"/>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50B4"/>
    <w:rsid w:val="00BE5360"/>
    <w:rsid w:val="00BE67DF"/>
    <w:rsid w:val="00BE6FE1"/>
    <w:rsid w:val="00BE7314"/>
    <w:rsid w:val="00BE7A32"/>
    <w:rsid w:val="00BE7F49"/>
    <w:rsid w:val="00BF07DE"/>
    <w:rsid w:val="00BF3544"/>
    <w:rsid w:val="00BF3789"/>
    <w:rsid w:val="00BF507E"/>
    <w:rsid w:val="00BF59DF"/>
    <w:rsid w:val="00BF7E47"/>
    <w:rsid w:val="00C006CC"/>
    <w:rsid w:val="00C020F6"/>
    <w:rsid w:val="00C0233A"/>
    <w:rsid w:val="00C026C8"/>
    <w:rsid w:val="00C02AC2"/>
    <w:rsid w:val="00C032DA"/>
    <w:rsid w:val="00C04441"/>
    <w:rsid w:val="00C049E6"/>
    <w:rsid w:val="00C05A30"/>
    <w:rsid w:val="00C103A2"/>
    <w:rsid w:val="00C111CA"/>
    <w:rsid w:val="00C11203"/>
    <w:rsid w:val="00C11283"/>
    <w:rsid w:val="00C14FE3"/>
    <w:rsid w:val="00C154D6"/>
    <w:rsid w:val="00C15EEC"/>
    <w:rsid w:val="00C16A4D"/>
    <w:rsid w:val="00C207D0"/>
    <w:rsid w:val="00C22586"/>
    <w:rsid w:val="00C230AA"/>
    <w:rsid w:val="00C236F3"/>
    <w:rsid w:val="00C23C0A"/>
    <w:rsid w:val="00C25D2F"/>
    <w:rsid w:val="00C3148D"/>
    <w:rsid w:val="00C31DD3"/>
    <w:rsid w:val="00C32E83"/>
    <w:rsid w:val="00C34799"/>
    <w:rsid w:val="00C358F0"/>
    <w:rsid w:val="00C36A0F"/>
    <w:rsid w:val="00C37B82"/>
    <w:rsid w:val="00C41059"/>
    <w:rsid w:val="00C43B6F"/>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5196"/>
    <w:rsid w:val="00C76E8C"/>
    <w:rsid w:val="00C8030A"/>
    <w:rsid w:val="00C81C2A"/>
    <w:rsid w:val="00C821CF"/>
    <w:rsid w:val="00C82666"/>
    <w:rsid w:val="00C82D1D"/>
    <w:rsid w:val="00C851ED"/>
    <w:rsid w:val="00C87381"/>
    <w:rsid w:val="00C90C27"/>
    <w:rsid w:val="00C90E6B"/>
    <w:rsid w:val="00C92804"/>
    <w:rsid w:val="00C92AAC"/>
    <w:rsid w:val="00C93164"/>
    <w:rsid w:val="00C95193"/>
    <w:rsid w:val="00C957CA"/>
    <w:rsid w:val="00C9606C"/>
    <w:rsid w:val="00C97A3C"/>
    <w:rsid w:val="00C97DD3"/>
    <w:rsid w:val="00CA03B2"/>
    <w:rsid w:val="00CA60D7"/>
    <w:rsid w:val="00CA77C8"/>
    <w:rsid w:val="00CA7B09"/>
    <w:rsid w:val="00CA7EF7"/>
    <w:rsid w:val="00CB0655"/>
    <w:rsid w:val="00CB06AE"/>
    <w:rsid w:val="00CB2233"/>
    <w:rsid w:val="00CB272B"/>
    <w:rsid w:val="00CB2A12"/>
    <w:rsid w:val="00CB3187"/>
    <w:rsid w:val="00CB393A"/>
    <w:rsid w:val="00CB3D31"/>
    <w:rsid w:val="00CB43CE"/>
    <w:rsid w:val="00CB4DB9"/>
    <w:rsid w:val="00CB53E6"/>
    <w:rsid w:val="00CB552F"/>
    <w:rsid w:val="00CB5985"/>
    <w:rsid w:val="00CB5E8D"/>
    <w:rsid w:val="00CC09A3"/>
    <w:rsid w:val="00CC3155"/>
    <w:rsid w:val="00CC5563"/>
    <w:rsid w:val="00CC7F93"/>
    <w:rsid w:val="00CD0638"/>
    <w:rsid w:val="00CD0EE6"/>
    <w:rsid w:val="00CD1131"/>
    <w:rsid w:val="00CD2562"/>
    <w:rsid w:val="00CD2708"/>
    <w:rsid w:val="00CD625E"/>
    <w:rsid w:val="00CD68D6"/>
    <w:rsid w:val="00CD77B3"/>
    <w:rsid w:val="00CE0901"/>
    <w:rsid w:val="00CE1672"/>
    <w:rsid w:val="00CE2075"/>
    <w:rsid w:val="00CE616C"/>
    <w:rsid w:val="00CE64AB"/>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2931"/>
    <w:rsid w:val="00D135D9"/>
    <w:rsid w:val="00D14057"/>
    <w:rsid w:val="00D142F8"/>
    <w:rsid w:val="00D1500C"/>
    <w:rsid w:val="00D16A54"/>
    <w:rsid w:val="00D2272E"/>
    <w:rsid w:val="00D2300A"/>
    <w:rsid w:val="00D23AC7"/>
    <w:rsid w:val="00D24DA2"/>
    <w:rsid w:val="00D24DB4"/>
    <w:rsid w:val="00D2546E"/>
    <w:rsid w:val="00D26BA6"/>
    <w:rsid w:val="00D275B1"/>
    <w:rsid w:val="00D27685"/>
    <w:rsid w:val="00D3018F"/>
    <w:rsid w:val="00D31611"/>
    <w:rsid w:val="00D317A6"/>
    <w:rsid w:val="00D32169"/>
    <w:rsid w:val="00D324E6"/>
    <w:rsid w:val="00D33525"/>
    <w:rsid w:val="00D344FC"/>
    <w:rsid w:val="00D35A22"/>
    <w:rsid w:val="00D40E85"/>
    <w:rsid w:val="00D414D3"/>
    <w:rsid w:val="00D41E4F"/>
    <w:rsid w:val="00D428CB"/>
    <w:rsid w:val="00D43BAC"/>
    <w:rsid w:val="00D43D78"/>
    <w:rsid w:val="00D446BE"/>
    <w:rsid w:val="00D4784C"/>
    <w:rsid w:val="00D47E05"/>
    <w:rsid w:val="00D47E1A"/>
    <w:rsid w:val="00D47E9B"/>
    <w:rsid w:val="00D50310"/>
    <w:rsid w:val="00D504D8"/>
    <w:rsid w:val="00D5188E"/>
    <w:rsid w:val="00D528C3"/>
    <w:rsid w:val="00D5317A"/>
    <w:rsid w:val="00D54339"/>
    <w:rsid w:val="00D54847"/>
    <w:rsid w:val="00D54BF0"/>
    <w:rsid w:val="00D5566D"/>
    <w:rsid w:val="00D55891"/>
    <w:rsid w:val="00D602B8"/>
    <w:rsid w:val="00D603F2"/>
    <w:rsid w:val="00D61741"/>
    <w:rsid w:val="00D67BD1"/>
    <w:rsid w:val="00D67C8F"/>
    <w:rsid w:val="00D67CF7"/>
    <w:rsid w:val="00D67F02"/>
    <w:rsid w:val="00D70122"/>
    <w:rsid w:val="00D71A1F"/>
    <w:rsid w:val="00D727C8"/>
    <w:rsid w:val="00D73250"/>
    <w:rsid w:val="00D73D53"/>
    <w:rsid w:val="00D74442"/>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1F1"/>
    <w:rsid w:val="00D952F8"/>
    <w:rsid w:val="00D959D4"/>
    <w:rsid w:val="00D95A69"/>
    <w:rsid w:val="00D961A8"/>
    <w:rsid w:val="00D97054"/>
    <w:rsid w:val="00D976F4"/>
    <w:rsid w:val="00DA1024"/>
    <w:rsid w:val="00DA1166"/>
    <w:rsid w:val="00DA1B3A"/>
    <w:rsid w:val="00DA5186"/>
    <w:rsid w:val="00DA533E"/>
    <w:rsid w:val="00DA534E"/>
    <w:rsid w:val="00DA5875"/>
    <w:rsid w:val="00DA5A34"/>
    <w:rsid w:val="00DA5C54"/>
    <w:rsid w:val="00DA6C5E"/>
    <w:rsid w:val="00DB0CCB"/>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267"/>
    <w:rsid w:val="00DC7DD2"/>
    <w:rsid w:val="00DD1846"/>
    <w:rsid w:val="00DD193F"/>
    <w:rsid w:val="00DD366D"/>
    <w:rsid w:val="00DD39E2"/>
    <w:rsid w:val="00DD43CB"/>
    <w:rsid w:val="00DD52F1"/>
    <w:rsid w:val="00DD61B3"/>
    <w:rsid w:val="00DD6D39"/>
    <w:rsid w:val="00DD724D"/>
    <w:rsid w:val="00DE0C6D"/>
    <w:rsid w:val="00DE1AFB"/>
    <w:rsid w:val="00DE3313"/>
    <w:rsid w:val="00DE34B5"/>
    <w:rsid w:val="00DE3D47"/>
    <w:rsid w:val="00DE4FE7"/>
    <w:rsid w:val="00DE57E7"/>
    <w:rsid w:val="00DE5DD8"/>
    <w:rsid w:val="00DE615D"/>
    <w:rsid w:val="00DF07A5"/>
    <w:rsid w:val="00DF0B58"/>
    <w:rsid w:val="00DF1584"/>
    <w:rsid w:val="00DF1FAA"/>
    <w:rsid w:val="00DF21B1"/>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6B5A"/>
    <w:rsid w:val="00E27AA1"/>
    <w:rsid w:val="00E30704"/>
    <w:rsid w:val="00E3181D"/>
    <w:rsid w:val="00E33665"/>
    <w:rsid w:val="00E33AE1"/>
    <w:rsid w:val="00E35709"/>
    <w:rsid w:val="00E36923"/>
    <w:rsid w:val="00E36DED"/>
    <w:rsid w:val="00E40ED5"/>
    <w:rsid w:val="00E42C76"/>
    <w:rsid w:val="00E44DA6"/>
    <w:rsid w:val="00E4783D"/>
    <w:rsid w:val="00E47C49"/>
    <w:rsid w:val="00E51BF1"/>
    <w:rsid w:val="00E529E1"/>
    <w:rsid w:val="00E52C8E"/>
    <w:rsid w:val="00E52D66"/>
    <w:rsid w:val="00E52E3F"/>
    <w:rsid w:val="00E53403"/>
    <w:rsid w:val="00E5507A"/>
    <w:rsid w:val="00E61621"/>
    <w:rsid w:val="00E61A85"/>
    <w:rsid w:val="00E62498"/>
    <w:rsid w:val="00E6291D"/>
    <w:rsid w:val="00E632F0"/>
    <w:rsid w:val="00E63F95"/>
    <w:rsid w:val="00E67513"/>
    <w:rsid w:val="00E6772D"/>
    <w:rsid w:val="00E71228"/>
    <w:rsid w:val="00E71E80"/>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96B93"/>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4BA"/>
    <w:rsid w:val="00EC78AE"/>
    <w:rsid w:val="00ED11FE"/>
    <w:rsid w:val="00ED1596"/>
    <w:rsid w:val="00ED341D"/>
    <w:rsid w:val="00ED4E6F"/>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07BB0"/>
    <w:rsid w:val="00F10214"/>
    <w:rsid w:val="00F102E0"/>
    <w:rsid w:val="00F13338"/>
    <w:rsid w:val="00F13D1D"/>
    <w:rsid w:val="00F14748"/>
    <w:rsid w:val="00F1579D"/>
    <w:rsid w:val="00F16AF4"/>
    <w:rsid w:val="00F21964"/>
    <w:rsid w:val="00F21F60"/>
    <w:rsid w:val="00F22704"/>
    <w:rsid w:val="00F22E16"/>
    <w:rsid w:val="00F22EA7"/>
    <w:rsid w:val="00F23D57"/>
    <w:rsid w:val="00F246B2"/>
    <w:rsid w:val="00F271A1"/>
    <w:rsid w:val="00F30085"/>
    <w:rsid w:val="00F31070"/>
    <w:rsid w:val="00F319F6"/>
    <w:rsid w:val="00F3257D"/>
    <w:rsid w:val="00F339F2"/>
    <w:rsid w:val="00F33BBA"/>
    <w:rsid w:val="00F33F5E"/>
    <w:rsid w:val="00F34503"/>
    <w:rsid w:val="00F3498D"/>
    <w:rsid w:val="00F35692"/>
    <w:rsid w:val="00F36CD9"/>
    <w:rsid w:val="00F37252"/>
    <w:rsid w:val="00F37340"/>
    <w:rsid w:val="00F377D6"/>
    <w:rsid w:val="00F40158"/>
    <w:rsid w:val="00F405C4"/>
    <w:rsid w:val="00F413CD"/>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8E"/>
    <w:rsid w:val="00F6379A"/>
    <w:rsid w:val="00F646E8"/>
    <w:rsid w:val="00F65792"/>
    <w:rsid w:val="00F67D54"/>
    <w:rsid w:val="00F701C6"/>
    <w:rsid w:val="00F70814"/>
    <w:rsid w:val="00F718F4"/>
    <w:rsid w:val="00F7204D"/>
    <w:rsid w:val="00F72BC8"/>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A6573"/>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1A9DE0-A3A2-784F-9383-3EAC13EF9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6</Pages>
  <Words>14798</Words>
  <Characters>81394</Characters>
  <Application>Microsoft Macintosh Word</Application>
  <DocSecurity>0</DocSecurity>
  <Lines>678</Lines>
  <Paragraphs>191</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96001</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24</cp:revision>
  <cp:lastPrinted>2016-10-18T17:19:00Z</cp:lastPrinted>
  <dcterms:created xsi:type="dcterms:W3CDTF">2017-10-07T17:46:00Z</dcterms:created>
  <dcterms:modified xsi:type="dcterms:W3CDTF">2017-10-09T18:36:00Z</dcterms:modified>
</cp:coreProperties>
</file>